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B254C7E" w14:textId="0EE9EB5C" w:rsidR="00A0331A" w:rsidRPr="00A0331A" w:rsidRDefault="00A0331A" w:rsidP="00753660">
      <w:pPr>
        <w:spacing w:line="360" w:lineRule="auto"/>
        <w:jc w:val="center"/>
        <w:rPr>
          <w:rFonts w:ascii="Times New Roman" w:eastAsia="宋体" w:hAnsi="Times New Roman" w:cs="Times New Roman"/>
          <w:b/>
          <w:kern w:val="0"/>
          <w:sz w:val="28"/>
          <w:szCs w:val="28"/>
        </w:rPr>
      </w:pPr>
      <w:bookmarkStart w:id="0" w:name="_Hlk35180897"/>
      <w:bookmarkStart w:id="1" w:name="_Hlk35179927"/>
      <w:bookmarkEnd w:id="0"/>
      <w:r w:rsidRPr="00A0331A">
        <w:rPr>
          <w:rFonts w:ascii="Times New Roman" w:eastAsia="宋体" w:hAnsi="Times New Roman" w:cs="Times New Roman"/>
          <w:b/>
          <w:kern w:val="0"/>
          <w:sz w:val="28"/>
          <w:szCs w:val="28"/>
        </w:rPr>
        <w:t>Supplementary</w:t>
      </w:r>
      <w:bookmarkEnd w:id="1"/>
      <w:r w:rsidRPr="00A0331A">
        <w:rPr>
          <w:rFonts w:ascii="Times New Roman" w:eastAsia="宋体" w:hAnsi="Times New Roman" w:cs="Times New Roman"/>
          <w:b/>
          <w:kern w:val="0"/>
          <w:sz w:val="28"/>
          <w:szCs w:val="28"/>
        </w:rPr>
        <w:t xml:space="preserve"> </w:t>
      </w:r>
      <w:r w:rsidR="00B953EC">
        <w:rPr>
          <w:rFonts w:ascii="Times New Roman" w:eastAsia="宋体" w:hAnsi="Times New Roman" w:cs="Times New Roman"/>
          <w:b/>
          <w:kern w:val="0"/>
          <w:sz w:val="28"/>
          <w:szCs w:val="28"/>
        </w:rPr>
        <w:t>Material</w:t>
      </w:r>
    </w:p>
    <w:p w14:paraId="56725ACA" w14:textId="77777777" w:rsidR="00A0331A" w:rsidRDefault="00A0331A" w:rsidP="00753660">
      <w:pPr>
        <w:spacing w:line="360" w:lineRule="auto"/>
        <w:rPr>
          <w:rFonts w:ascii="Times New Roman" w:eastAsia="宋体" w:hAnsi="Times New Roman" w:cs="Times New Roman" w:hint="eastAsia"/>
          <w:color w:val="0070C0"/>
          <w:kern w:val="0"/>
          <w:szCs w:val="21"/>
        </w:rPr>
      </w:pPr>
    </w:p>
    <w:p w14:paraId="7D462A1D" w14:textId="7CE61886" w:rsidR="00B953EC" w:rsidRPr="00192543" w:rsidRDefault="00B953EC" w:rsidP="00753660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53660">
        <w:rPr>
          <w:rFonts w:ascii="Times New Roman" w:hAnsi="Times New Roman" w:cs="Times New Roman"/>
          <w:bCs/>
          <w:sz w:val="24"/>
          <w:szCs w:val="24"/>
        </w:rPr>
        <w:t>The supplementary material</w:t>
      </w:r>
      <w:r w:rsidRPr="00F2727D">
        <w:rPr>
          <w:rFonts w:ascii="Times New Roman" w:hAnsi="Times New Roman" w:cs="Times New Roman"/>
          <w:sz w:val="24"/>
          <w:szCs w:val="24"/>
        </w:rPr>
        <w:t xml:space="preserve"> </w:t>
      </w:r>
      <w:r w:rsidR="00D30F9B">
        <w:rPr>
          <w:rFonts w:ascii="Times New Roman" w:hAnsi="Times New Roman" w:cs="Times New Roman"/>
          <w:sz w:val="24"/>
          <w:szCs w:val="24"/>
        </w:rPr>
        <w:t xml:space="preserve">includes </w:t>
      </w:r>
      <w:r w:rsidRPr="001015FA">
        <w:rPr>
          <w:rFonts w:ascii="Times New Roman" w:hAnsi="Times New Roman" w:cs="Times New Roman"/>
          <w:sz w:val="24"/>
          <w:szCs w:val="24"/>
        </w:rPr>
        <w:t>1</w:t>
      </w:r>
      <w:r w:rsidR="006B3ED5">
        <w:rPr>
          <w:rFonts w:ascii="Times New Roman" w:hAnsi="Times New Roman" w:cs="Times New Roman"/>
          <w:sz w:val="24"/>
          <w:szCs w:val="24"/>
        </w:rPr>
        <w:t>0</w:t>
      </w:r>
      <w:r w:rsidRPr="001015FA">
        <w:rPr>
          <w:rFonts w:ascii="Times New Roman" w:hAnsi="Times New Roman" w:cs="Times New Roman"/>
          <w:sz w:val="24"/>
          <w:szCs w:val="24"/>
        </w:rPr>
        <w:t xml:space="preserve"> figures (Figs. S1-1</w:t>
      </w:r>
      <w:r w:rsidR="006B3ED5">
        <w:rPr>
          <w:rFonts w:ascii="Times New Roman" w:hAnsi="Times New Roman" w:cs="Times New Roman"/>
          <w:sz w:val="24"/>
          <w:szCs w:val="24"/>
        </w:rPr>
        <w:t>0</w:t>
      </w:r>
      <w:r w:rsidRPr="001015FA">
        <w:rPr>
          <w:rFonts w:ascii="Times New Roman" w:hAnsi="Times New Roman" w:cs="Times New Roman"/>
          <w:sz w:val="24"/>
          <w:szCs w:val="24"/>
        </w:rPr>
        <w:t>)</w:t>
      </w:r>
      <w:r w:rsidR="00192543">
        <w:rPr>
          <w:rFonts w:ascii="Times New Roman" w:hAnsi="Times New Roman" w:cs="Times New Roman"/>
          <w:sz w:val="24"/>
          <w:szCs w:val="24"/>
        </w:rPr>
        <w:t xml:space="preserve"> and 6 tables (Table S1-6)</w:t>
      </w:r>
      <w:r w:rsidR="00D30F9B" w:rsidRPr="00192543">
        <w:rPr>
          <w:rFonts w:ascii="Times New Roman" w:hAnsi="Times New Roman" w:cs="Times New Roman"/>
          <w:sz w:val="24"/>
          <w:szCs w:val="24"/>
        </w:rPr>
        <w:t>.</w:t>
      </w:r>
    </w:p>
    <w:p w14:paraId="2FDDC260" w14:textId="77777777" w:rsidR="00F36BA7" w:rsidRDefault="00F36BA7" w:rsidP="00753660">
      <w:pPr>
        <w:widowControl/>
        <w:spacing w:line="360" w:lineRule="auto"/>
        <w:rPr>
          <w:sz w:val="24"/>
          <w:szCs w:val="24"/>
        </w:rPr>
      </w:pPr>
    </w:p>
    <w:p w14:paraId="046DE184" w14:textId="0E9BF2E0" w:rsidR="00B953EC" w:rsidRPr="00D97A11" w:rsidRDefault="00F36BA7" w:rsidP="00753660">
      <w:pPr>
        <w:widowControl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Table captions</w:t>
      </w:r>
      <w:r w:rsidR="00E34213" w:rsidRPr="00D97A11">
        <w:rPr>
          <w:rFonts w:ascii="Times New Roman" w:hAnsi="Times New Roman" w:cs="Times New Roman"/>
          <w:b/>
          <w:sz w:val="24"/>
          <w:szCs w:val="24"/>
        </w:rPr>
        <w:t>:</w:t>
      </w:r>
    </w:p>
    <w:p w14:paraId="34C8C889" w14:textId="1041FC86" w:rsidR="00F36BA7" w:rsidRPr="00D97A11" w:rsidRDefault="00B953EC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Table S1.</w:t>
      </w:r>
      <w:r w:rsidRPr="00D97A11">
        <w:rPr>
          <w:rFonts w:ascii="Times New Roman" w:hAnsi="Times New Roman" w:cs="Times New Roman"/>
          <w:sz w:val="24"/>
          <w:szCs w:val="24"/>
        </w:rPr>
        <w:t xml:space="preserve"> Crystal sizes and aspect ratios from 197 zircon grains for K-bentonites in Ordovician-Silurian transition across in nine sections in South China</w:t>
      </w:r>
    </w:p>
    <w:p w14:paraId="695EF08C" w14:textId="33FCFD3B" w:rsidR="00F36BA7" w:rsidRPr="00D97A11" w:rsidRDefault="00B953EC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Table S2.</w:t>
      </w:r>
      <w:r w:rsidRPr="00D97A11">
        <w:rPr>
          <w:rFonts w:ascii="Times New Roman" w:hAnsi="Times New Roman" w:cs="Times New Roman"/>
          <w:sz w:val="24"/>
          <w:szCs w:val="24"/>
        </w:rPr>
        <w:t xml:space="preserve"> </w:t>
      </w:r>
      <w:r w:rsidR="00D34AF2" w:rsidRPr="00D97A11">
        <w:rPr>
          <w:rFonts w:ascii="Times New Roman" w:hAnsi="Times New Roman" w:cs="Times New Roman"/>
          <w:sz w:val="24"/>
          <w:szCs w:val="24"/>
        </w:rPr>
        <w:t xml:space="preserve">LA-ICP-SFMS </w:t>
      </w:r>
      <w:r w:rsidRPr="00D97A11">
        <w:rPr>
          <w:rFonts w:ascii="Times New Roman" w:hAnsi="Times New Roman" w:cs="Times New Roman"/>
          <w:sz w:val="24"/>
          <w:szCs w:val="24"/>
        </w:rPr>
        <w:t xml:space="preserve">zircon U-Pb isotopic and analysis of the K-bentonite samples </w:t>
      </w:r>
      <w:r w:rsidR="006B3ED5">
        <w:rPr>
          <w:rFonts w:ascii="Times New Roman" w:hAnsi="Times New Roman" w:cs="Times New Roman"/>
          <w:sz w:val="24"/>
          <w:szCs w:val="24"/>
        </w:rPr>
        <w:t>B2</w:t>
      </w:r>
      <w:r w:rsidRPr="00D97A11">
        <w:rPr>
          <w:rFonts w:ascii="Times New Roman" w:hAnsi="Times New Roman" w:cs="Times New Roman"/>
          <w:sz w:val="24"/>
          <w:szCs w:val="24"/>
        </w:rPr>
        <w:t xml:space="preserve">, </w:t>
      </w:r>
      <w:r w:rsidR="003F4CED">
        <w:rPr>
          <w:rFonts w:ascii="Times New Roman" w:hAnsi="Times New Roman" w:cs="Times New Roman"/>
          <w:sz w:val="24"/>
          <w:szCs w:val="24"/>
        </w:rPr>
        <w:t xml:space="preserve">B14 </w:t>
      </w:r>
      <w:r w:rsidRPr="00D97A11">
        <w:rPr>
          <w:rFonts w:ascii="Times New Roman" w:hAnsi="Times New Roman" w:cs="Times New Roman"/>
          <w:sz w:val="24"/>
          <w:szCs w:val="24"/>
        </w:rPr>
        <w:t xml:space="preserve">and </w:t>
      </w:r>
      <w:r w:rsidR="003F4CED">
        <w:rPr>
          <w:rFonts w:ascii="Times New Roman" w:hAnsi="Times New Roman" w:cs="Times New Roman"/>
          <w:sz w:val="24"/>
          <w:szCs w:val="24"/>
        </w:rPr>
        <w:t>B18</w:t>
      </w:r>
      <w:r w:rsidRPr="00D97A11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Pr="00D97A11">
        <w:rPr>
          <w:rFonts w:ascii="Times New Roman" w:hAnsi="Times New Roman" w:cs="Times New Roman"/>
          <w:sz w:val="24"/>
          <w:szCs w:val="24"/>
        </w:rPr>
        <w:t>Songmutang</w:t>
      </w:r>
      <w:proofErr w:type="spellEnd"/>
      <w:r w:rsidRPr="00D97A11">
        <w:rPr>
          <w:rFonts w:ascii="Times New Roman" w:hAnsi="Times New Roman" w:cs="Times New Roman"/>
          <w:sz w:val="24"/>
          <w:szCs w:val="24"/>
        </w:rPr>
        <w:t xml:space="preserve"> section of the Upper Yangtze region </w:t>
      </w:r>
    </w:p>
    <w:p w14:paraId="3039A466" w14:textId="5A1A7BE8" w:rsidR="00F36BA7" w:rsidRPr="00D97A11" w:rsidRDefault="00B953EC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Table S3.</w:t>
      </w:r>
      <w:r w:rsidRPr="00D97A11">
        <w:rPr>
          <w:rFonts w:ascii="Times New Roman" w:hAnsi="Times New Roman" w:cs="Times New Roman"/>
          <w:sz w:val="24"/>
          <w:szCs w:val="24"/>
        </w:rPr>
        <w:t xml:space="preserve"> </w:t>
      </w:r>
      <w:r w:rsidR="00692625" w:rsidRPr="00D97A11">
        <w:rPr>
          <w:rFonts w:ascii="Times New Roman" w:hAnsi="Times New Roman" w:cs="Times New Roman"/>
          <w:sz w:val="24"/>
          <w:szCs w:val="24"/>
        </w:rPr>
        <w:t xml:space="preserve">Zircon trace element data (in ppm) of the K-bentonite samples </w:t>
      </w:r>
      <w:r w:rsidR="003F4CED">
        <w:rPr>
          <w:rFonts w:ascii="Times New Roman" w:hAnsi="Times New Roman" w:cs="Times New Roman"/>
          <w:sz w:val="24"/>
          <w:szCs w:val="24"/>
        </w:rPr>
        <w:t>B2</w:t>
      </w:r>
      <w:r w:rsidR="003F4CED" w:rsidRPr="00D97A11">
        <w:rPr>
          <w:rFonts w:ascii="Times New Roman" w:hAnsi="Times New Roman" w:cs="Times New Roman"/>
          <w:sz w:val="24"/>
          <w:szCs w:val="24"/>
        </w:rPr>
        <w:t xml:space="preserve">, </w:t>
      </w:r>
      <w:r w:rsidR="003F4CED">
        <w:rPr>
          <w:rFonts w:ascii="Times New Roman" w:hAnsi="Times New Roman" w:cs="Times New Roman"/>
          <w:sz w:val="24"/>
          <w:szCs w:val="24"/>
        </w:rPr>
        <w:t xml:space="preserve">B14 </w:t>
      </w:r>
      <w:r w:rsidR="003F4CED" w:rsidRPr="00D97A11">
        <w:rPr>
          <w:rFonts w:ascii="Times New Roman" w:hAnsi="Times New Roman" w:cs="Times New Roman"/>
          <w:sz w:val="24"/>
          <w:szCs w:val="24"/>
        </w:rPr>
        <w:t xml:space="preserve">and </w:t>
      </w:r>
      <w:r w:rsidR="003F4CED">
        <w:rPr>
          <w:rFonts w:ascii="Times New Roman" w:hAnsi="Times New Roman" w:cs="Times New Roman"/>
          <w:sz w:val="24"/>
          <w:szCs w:val="24"/>
        </w:rPr>
        <w:t>B18</w:t>
      </w:r>
      <w:r w:rsidR="00692625" w:rsidRPr="00D97A11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="00692625" w:rsidRPr="00D97A11">
        <w:rPr>
          <w:rFonts w:ascii="Times New Roman" w:hAnsi="Times New Roman" w:cs="Times New Roman"/>
          <w:sz w:val="24"/>
          <w:szCs w:val="24"/>
        </w:rPr>
        <w:t>Songmutang</w:t>
      </w:r>
      <w:proofErr w:type="spellEnd"/>
      <w:r w:rsidR="00692625" w:rsidRPr="00D97A11">
        <w:rPr>
          <w:rFonts w:ascii="Times New Roman" w:hAnsi="Times New Roman" w:cs="Times New Roman"/>
          <w:sz w:val="24"/>
          <w:szCs w:val="24"/>
        </w:rPr>
        <w:t xml:space="preserve"> section of the Upper Yangtze region</w:t>
      </w:r>
    </w:p>
    <w:p w14:paraId="5AE7B1E7" w14:textId="54F39D49" w:rsidR="00F36BA7" w:rsidRPr="00D97A11" w:rsidRDefault="00B953EC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Table S4.</w:t>
      </w:r>
      <w:r w:rsidRPr="00D97A11">
        <w:rPr>
          <w:rFonts w:ascii="Times New Roman" w:hAnsi="Times New Roman" w:cs="Times New Roman"/>
          <w:sz w:val="24"/>
          <w:szCs w:val="24"/>
        </w:rPr>
        <w:t xml:space="preserve"> Major element concentrations of K-bentonites</w:t>
      </w:r>
      <w:r w:rsidR="00FE4F09" w:rsidRPr="00D97A11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="00FE4F09" w:rsidRPr="00D97A11">
        <w:rPr>
          <w:rFonts w:ascii="Times New Roman" w:hAnsi="Times New Roman" w:cs="Times New Roman"/>
          <w:sz w:val="24"/>
          <w:szCs w:val="24"/>
        </w:rPr>
        <w:t>Songmutang</w:t>
      </w:r>
      <w:proofErr w:type="spellEnd"/>
      <w:r w:rsidR="00FE4F09" w:rsidRPr="00D97A11">
        <w:rPr>
          <w:rFonts w:ascii="Times New Roman" w:hAnsi="Times New Roman" w:cs="Times New Roman"/>
          <w:sz w:val="24"/>
          <w:szCs w:val="24"/>
        </w:rPr>
        <w:t xml:space="preserve"> section of the Upper Yangtze region (</w:t>
      </w:r>
      <w:proofErr w:type="spellStart"/>
      <w:r w:rsidR="005A69C0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="00FE4F09" w:rsidRPr="00D97A11">
        <w:rPr>
          <w:rFonts w:ascii="Times New Roman" w:hAnsi="Times New Roman" w:cs="Times New Roman"/>
          <w:sz w:val="24"/>
          <w:szCs w:val="24"/>
        </w:rPr>
        <w:t>%)</w:t>
      </w:r>
      <w:r w:rsidRPr="00D97A1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A91951" w14:textId="58A13B1B" w:rsidR="00F36BA7" w:rsidRPr="00D97A11" w:rsidRDefault="00ED222B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Table S5</w:t>
      </w:r>
      <w:r w:rsidR="00B953EC" w:rsidRPr="00D97A11">
        <w:rPr>
          <w:rFonts w:ascii="Times New Roman" w:hAnsi="Times New Roman" w:cs="Times New Roman"/>
          <w:b/>
          <w:sz w:val="24"/>
          <w:szCs w:val="24"/>
        </w:rPr>
        <w:t>.</w:t>
      </w:r>
      <w:r w:rsidR="009268EB" w:rsidRPr="00D97A11">
        <w:rPr>
          <w:rFonts w:ascii="Times New Roman" w:hAnsi="Times New Roman" w:cs="Times New Roman"/>
          <w:sz w:val="24"/>
          <w:szCs w:val="24"/>
        </w:rPr>
        <w:t xml:space="preserve"> Trace-e</w:t>
      </w:r>
      <w:r w:rsidRPr="00D97A11">
        <w:rPr>
          <w:rFonts w:ascii="Times New Roman" w:hAnsi="Times New Roman" w:cs="Times New Roman"/>
          <w:sz w:val="24"/>
          <w:szCs w:val="24"/>
        </w:rPr>
        <w:t>lement concentrations of K-bentonites</w:t>
      </w:r>
      <w:r w:rsidR="009268EB" w:rsidRPr="00D97A11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="009268EB" w:rsidRPr="00D97A11">
        <w:rPr>
          <w:rFonts w:ascii="Times New Roman" w:hAnsi="Times New Roman" w:cs="Times New Roman"/>
          <w:sz w:val="24"/>
          <w:szCs w:val="24"/>
        </w:rPr>
        <w:t>Songmutang</w:t>
      </w:r>
      <w:proofErr w:type="spellEnd"/>
      <w:r w:rsidR="009268EB" w:rsidRPr="00D97A11">
        <w:rPr>
          <w:rFonts w:ascii="Times New Roman" w:hAnsi="Times New Roman" w:cs="Times New Roman"/>
          <w:sz w:val="24"/>
          <w:szCs w:val="24"/>
        </w:rPr>
        <w:t xml:space="preserve"> section of the Upper Yangtze region (ppm)</w:t>
      </w:r>
    </w:p>
    <w:p w14:paraId="3745BD88" w14:textId="1C85FDD9" w:rsidR="00B979F9" w:rsidRPr="00D97A11" w:rsidRDefault="00B953EC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Table S6.</w:t>
      </w:r>
      <w:r w:rsidRPr="00D97A11">
        <w:rPr>
          <w:rFonts w:ascii="Times New Roman" w:hAnsi="Times New Roman" w:cs="Times New Roman"/>
          <w:sz w:val="24"/>
          <w:szCs w:val="24"/>
        </w:rPr>
        <w:t xml:space="preserve"> Mineralogical and geochemical characteristics of K-bentonites from </w:t>
      </w:r>
      <w:proofErr w:type="spellStart"/>
      <w:r w:rsidRPr="00D97A11">
        <w:rPr>
          <w:rFonts w:ascii="Times New Roman" w:hAnsi="Times New Roman" w:cs="Times New Roman"/>
          <w:sz w:val="24"/>
          <w:szCs w:val="24"/>
        </w:rPr>
        <w:t>Songmutang</w:t>
      </w:r>
      <w:proofErr w:type="spellEnd"/>
      <w:r w:rsidRPr="00D97A11">
        <w:rPr>
          <w:rFonts w:ascii="Times New Roman" w:hAnsi="Times New Roman" w:cs="Times New Roman"/>
          <w:sz w:val="24"/>
          <w:szCs w:val="24"/>
        </w:rPr>
        <w:t xml:space="preserve"> </w:t>
      </w:r>
      <w:r w:rsidR="00ED222B" w:rsidRPr="00D97A11">
        <w:rPr>
          <w:rFonts w:ascii="Times New Roman" w:hAnsi="Times New Roman" w:cs="Times New Roman"/>
          <w:sz w:val="24"/>
          <w:szCs w:val="24"/>
        </w:rPr>
        <w:t>section and</w:t>
      </w:r>
      <w:r w:rsidR="003F4CED" w:rsidRPr="003F4CED">
        <w:rPr>
          <w:rFonts w:ascii="Times New Roman" w:hAnsi="Times New Roman" w:cs="Times New Roman"/>
          <w:sz w:val="24"/>
          <w:szCs w:val="24"/>
        </w:rPr>
        <w:t xml:space="preserve"> global K-bentonites</w:t>
      </w:r>
    </w:p>
    <w:p w14:paraId="01182067" w14:textId="77777777" w:rsidR="004569FE" w:rsidRPr="00D97A11" w:rsidRDefault="004569FE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</w:p>
    <w:p w14:paraId="7F9B1351" w14:textId="77777777" w:rsidR="00B979F9" w:rsidRPr="00D97A11" w:rsidRDefault="00F36BA7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D97A11">
        <w:rPr>
          <w:rFonts w:ascii="Times New Roman" w:hAnsi="Times New Roman" w:cs="Times New Roman"/>
          <w:b/>
          <w:sz w:val="24"/>
          <w:szCs w:val="24"/>
        </w:rPr>
        <w:t>Figure captions</w:t>
      </w:r>
      <w:r w:rsidR="00E34213" w:rsidRPr="00D97A11">
        <w:rPr>
          <w:rFonts w:ascii="Times New Roman" w:hAnsi="Times New Roman" w:cs="Times New Roman"/>
          <w:b/>
          <w:sz w:val="24"/>
          <w:szCs w:val="24"/>
        </w:rPr>
        <w:t>:</w:t>
      </w:r>
    </w:p>
    <w:p w14:paraId="41AD531B" w14:textId="470B5041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Fig. </w:t>
      </w:r>
      <w:r w:rsidR="00F36BA7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1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20BC5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Comparative X-ray diffraction patterns of </w:t>
      </w:r>
      <w:proofErr w:type="spellStart"/>
      <w:r w:rsidR="00220BC5" w:rsidRPr="00402BA1">
        <w:rPr>
          <w:rFonts w:ascii="Times New Roman" w:eastAsia="宋体" w:hAnsi="Times New Roman" w:cs="Times New Roman"/>
          <w:kern w:val="0"/>
          <w:sz w:val="24"/>
          <w:szCs w:val="24"/>
        </w:rPr>
        <w:t>Songmutang</w:t>
      </w:r>
      <w:proofErr w:type="spellEnd"/>
      <w:r w:rsidR="00220BC5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K-bentonites and those of South China elsewhere. Data source: YC0709 from </w:t>
      </w:r>
      <w:hyperlink w:anchor="_ENREF_19" w:tooltip="Hu, 2009 #164" w:history="1"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&lt;/Author&gt;&lt;Year&gt;2009&lt;/Year&gt;&lt;RecNum&gt;164&lt;/RecNum&gt;&lt;DisplayText&gt;&lt;style font="Times New Roman"&gt;Hu et al. (2009)&lt;/style&gt;&lt;/DisplayText&gt;&lt;record&gt;&lt;rec-number&gt;164&lt;/rec-number&gt;&lt;foreign-keys&gt;&lt;key app="EN" db-id="f09dd2fp8rw20pe59pjpxz5uxa52dedx2pap" timestamp="1571584133"&gt;164&lt;/key&gt;&lt;/foreign-keys&gt;&lt;ref-type name="Journal Article"&gt;17&lt;/ref-type&gt;&lt;contributors&gt;&lt;authors&gt;&lt;author&gt;Hu, Yan Hua&lt;/author&gt;&lt;author&gt;Sun, Wei Dong&lt;/author&gt;&lt;author&gt;Ding, Xing&lt;/author&gt;&lt;author&gt;Wang, Fangyue&lt;/author&gt;&lt;author&gt;Ling, Mingxing&lt;/author&gt;&lt;author&gt;LIU, JIAN&lt;/author&gt;&lt;/authors&gt;&lt;/contributors&gt;&lt;titles&gt;&lt;title&gt;Volcanic event at the Ordovician-Silurian Boundary: The message from K-bentonite of Yangtze  Block&lt;/title&gt;&lt;secondary-title&gt;Acta  Ptrologica Sinica&lt;/secondary-title&gt;&lt;/titles&gt;&lt;periodical&gt;&lt;full-title&gt;Acta  Ptrologica Sinica&lt;/full-title&gt;&lt;/periodical&gt;&lt;pages&gt;3298–3308 (in Chinese with English abstract)&lt;/pages&gt;&lt;volume&gt;25&lt;/volume&gt;&lt;number&gt;12&lt;/number&gt;&lt;dates&gt;&lt;year&gt;2009&lt;/year&gt;&lt;/dates&gt;&lt;urls&gt;&lt;/urls&gt;&lt;/record&gt;&lt;/Cite&gt;&lt;/EndNote&gt;</w:instrTex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 </w:t>
        </w:r>
        <w:r w:rsidR="00220BC5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220BC5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D006X2 from </w:t>
      </w:r>
      <w:hyperlink w:anchor="_ENREF_56" w:tooltip="Wang, 2015 #165" w:history="1"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5&lt;/Year&gt;&lt;RecNum&gt;165&lt;/RecNum&gt;&lt;DisplayText&gt;&lt;style font="Times New Roman"&gt;Wang et al. (2015)&lt;/style&gt;&lt;/DisplayText&gt;&lt;record&gt;&lt;rec-number&gt;165&lt;/rec-number&gt;&lt;foreign-keys&gt;&lt;key app="EN" db-id="f09dd2fp8rw20pe59pjpxz5uxa52dedx2pap" timestamp="1571584551"&gt;165&lt;/key&gt;&lt;/foreign-keys&gt;&lt;ref-type name="Journal Article"&gt;17&lt;/ref-type&gt;&lt;contributors&gt;&lt;authors&gt;&lt;author&gt;Wang, Long Wu&lt;/author&gt;&lt;author&gt;Zhao, Jian Fang&lt;/author&gt;&lt;author&gt;Chen, Jin Hua&lt;/author&gt;&lt;author&gt;Zhang, Yuan Dong&lt;/author&gt;&lt;author&gt;Chen, Xiao You&lt;/author&gt;&lt;author&gt;Zhu, Chao Hui&lt;/author&gt;&lt;author&gt;LIU, Jian&lt;/author&gt;&lt;author&gt;Hu, Yan Hua&lt;/author&gt;&lt;author&gt;Ma, Xuan&lt;/author&gt;&lt;/authors&gt;&lt;/contributors&gt;&lt;titles&gt;&lt;title&gt;Characterristics of Ktian (Late Ordovician) K-bentonites from Anji, Zhejiang Province&lt;/title&gt;&lt;secondary-title&gt;Journal of Stratigraphy&lt;/secondary-title&gt;&lt;/titles&gt;&lt;periodical&gt;&lt;full-title&gt;Journal of Stratigraphy&lt;/full-title&gt;&lt;/periodical&gt;&lt;pages&gt;155–168 (in Chinese with English abstract)&lt;/pages&gt;&lt;volume&gt;39&lt;/volume&gt;&lt;number&gt;2&lt;/number&gt;&lt;dates&gt;&lt;year&gt;2015&lt;/year&gt;&lt;/dates&gt;&lt;urls&gt;&lt;/urls&gt;&lt;/record&gt;&lt;/Cite&gt;&lt;/EndNote&gt;</w:instrTex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220BC5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5)</w: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220BC5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PY1-V5 from </w:t>
      </w:r>
      <w:hyperlink w:anchor="_ENREF_12" w:tooltip="Ge, 2019 #75" w:history="1"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Ge&lt;/Author&gt;&lt;Year&gt;2019&lt;/Year&gt;&lt;RecNum&gt;75&lt;/RecNum&gt;&lt;DisplayText&gt;&lt;style font="Times New Roman"&gt;Ge et al. (2019)&lt;/style&gt;&lt;/DisplayText&gt;&lt;record&gt;&lt;rec-number&gt;75&lt;/rec-number&gt;&lt;foreign-keys&gt;&lt;key app="EN" db-id="f09dd2fp8rw20pe59pjpxz5uxa52dedx2pap" timestamp="1568370940"&gt;75&lt;/key&gt;&lt;/foreign-keys&gt;&lt;ref-type name="Journal Article"&gt;17&lt;/ref-type&gt;&lt;contributors&gt;&lt;authors&gt;&lt;author&gt;Ge, Xiang Ying&lt;/author&gt;&lt;author&gt;Mou, Chuan Long&lt;/author&gt;&lt;author&gt;Wang, Cheng Shan&lt;/author&gt;&lt;author&gt;Men, Xin&lt;/author&gt;&lt;author&gt;Chen, Chao&lt;/author&gt;&lt;author&gt;Hou, Qian&lt;/author&gt;&lt;/authors&gt;&lt;/contributors&gt;&lt;titles&gt;&lt;title&gt;Mineralogical and geochemical characteristics of K-bentonites from the Late Ordovician to the Early Silurian in South China and their geological significance&lt;/title&gt;&lt;secondary-title&gt;Geological Journal&lt;/secondary-title&gt;&lt;/titles&gt;&lt;periodical&gt;&lt;full-title&gt;Geological Journal&lt;/full-title&gt;&lt;/periodical&gt;&lt;pages&gt;514–528&lt;/pages&gt;&lt;volume&gt;54&lt;/volume&gt;&lt;number&gt;1&lt;/number&gt;&lt;keywords&gt;&lt;keyword&gt;geochemistry&lt;/keyword&gt;&lt;keyword&gt;K-bentonites&lt;/keyword&gt;&lt;keyword&gt;Late Ordovician-Early Silurian&lt;/keyword&gt;&lt;keyword&gt;magma sources&lt;/keyword&gt;&lt;keyword&gt;South China&lt;/keyword&gt;&lt;keyword&gt;tectonic setting&lt;/keyword&gt;&lt;keyword&gt;U–Pb zircon dating&lt;/keyword&gt;&lt;/keywords&gt;&lt;dates&gt;&lt;year&gt;2019&lt;/year&gt;&lt;pub-dates&gt;&lt;date&gt;2019/01/01&lt;/date&gt;&lt;/pub-dates&gt;&lt;/dates&gt;&lt;publisher&gt;John Wiley &amp;amp; Sons, Ltd&lt;/publisher&gt;&lt;isbn&gt;0072-1050&lt;/isbn&gt;&lt;urls&gt;&lt;related-urls&gt;&lt;url&gt;https://doi.org/10.1002/gj.3201&lt;/url&gt;&lt;/related-urls&gt;&lt;/urls&gt;&lt;electronic-resource-num&gt;10.1002/gj.3201&lt;/electronic-resource-num&gt;&lt;access-date&gt;2019/09/13&lt;/access-date&gt;&lt;/record&gt;&lt;/Cite&gt;&lt;/EndNote&gt;</w:instrTex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Ge </w:t>
        </w:r>
        <w:r w:rsidR="00220BC5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220BC5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220BC5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14:paraId="1D8A1861" w14:textId="053628DD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Fig.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2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relation of zircon crystal size and aspect ratio for K-bentonites from South China 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>(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A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>)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Th vs U concentrations of K-bentonite beds from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Zhoujiax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group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Songmuta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section (B). Data source: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Mayangzh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37" w:tooltip="Luo, 2017 #16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uo&lt;/Author&gt;&lt;Year&gt;2017&lt;/Year&gt;&lt;RecNum&gt;162&lt;/RecNum&gt;&lt;DisplayText&gt;&lt;style font="Times New Roman"&gt;Luo et al. (2017b)&lt;/style&gt;&lt;/DisplayText&gt;&lt;record&gt;&lt;rec-number&gt;162&lt;/rec-number&gt;&lt;foreign-keys&gt;&lt;key app="EN" db-id="f09dd2fp8rw20pe59pjpxz5uxa52dedx2pap" timestamp="1571582932"&gt;162&lt;/key&gt;&lt;/foreign-keys&gt;&lt;ref-type name="Journal Article"&gt;17&lt;/ref-type&gt;&lt;contributors&gt;&lt;authors&gt;&lt;author&gt;Luo, Hua&lt;/author&gt;&lt;author&gt;Pan, Long Ke &lt;/author&gt;&lt;author&gt;He, Ren Liang &lt;/author&gt;&lt;/authors&gt;&lt;/contributors&gt;&lt;titles&gt;&lt;title&gt;&lt;style face="normal" font="default" size="100%"&gt;Geochemical Characteristics and Geological Significance of Longmaxi Formation of Late Ordovician-Early Silurian in Mayangzhai Area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，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&lt;/style&gt;&lt;style face="normal" font="default" size="100%"&gt;Hubei Province &lt;/style&gt;&lt;/title&gt;&lt;secondary-title&gt;&lt;style face="normal" font="default" size="100%"&gt;Resources Environment 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&lt;/style&gt;&lt;style face="normal" font="default" size="100%"&gt; Engineering&lt;/style&gt;&lt;/secondary-title&gt;&lt;/titles&gt;&lt;periodical&gt;&lt;full-title&gt;Resources Environment 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Engineering&lt;/full-title&gt;&lt;/periodical&gt;&lt;pages&gt;1–12 (in Chinese with English abstract)&lt;/pages&gt;&lt;volume&gt;31&lt;/volume&gt;&lt;number&gt;1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u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b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Taoyuan from </w:t>
      </w:r>
      <w:hyperlink w:anchor="_ENREF_64" w:tooltip="Xie, 2012 #351" w:history="1"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instrText xml:space="preserve"> ADDIN EN.CITE &lt;EndNote&gt;&lt;Cite AuthorYear="1"&gt;&lt;Author&gt;Xie&lt;/Author&gt;&lt;Year&gt;2012&lt;/Year&gt;&lt;RecNum&gt;351&lt;/RecNum&gt;&lt;DisplayText&gt;&lt;style font="Times New Roman"&gt;Xie et al. (2012)&lt;/style&gt;&lt;/DisplayText&gt;&lt;record&gt;&lt;rec-number&gt;351&lt;/rec-number&gt;&lt;foreign-keys&gt;&lt;key app="EN" db-id="f09dd2fp8rw20pe59pjpxz5uxa52dedx2pap" timestamp="1576472464"&gt;351&lt;/key&gt;&lt;/foreign-keys&gt;&lt;ref-type name="Journal Article"&gt;17&lt;/ref-type&gt;&lt;contributors&gt;&lt;authors&gt;&lt;author&gt;Xie, Shangke &lt;/author&gt;&lt;author&gt;Wang, Zhengjiang&lt;/author&gt;&lt;author&gt;Wang, Jian&lt;/author&gt;&lt;author&gt;Zhuo Jiewen &lt;/author&gt;&lt;/authors&gt;&lt;/contributors&gt;&lt;titles&gt;&lt;title&gt;LAICP-MS zircon U-Pb dating of the bentonites from the uppermost part of the Ordovician Wufeng Formation in the Haoping section, Taoyuan, Hunan&lt;/title&gt;&lt;secondary-title&gt;Sedimentary Geology and Tethyan Geology &lt;/secondary-title&gt;&lt;/titles&gt;&lt;periodical&gt;&lt;full-title&gt;Sedimentary Geology and Tethyan Geology&lt;/full-title&gt;&lt;/periodical&gt;&lt;pages&gt;65-69 (in chinese with English abstract)&lt;/pages&gt;&lt;volume&gt;32&lt;/volume&gt;&lt;number&gt;4&lt;/number&gt;&lt;dates&gt;&lt;year&gt;2012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Xie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 xml:space="preserve"> et al.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 (2012)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un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71" w:tooltip="Yang, 2019 #7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ang&lt;/Author&gt;&lt;Year&gt;2019&lt;/Year&gt;&lt;RecNum&gt;76&lt;/RecNum&gt;&lt;DisplayText&gt;&lt;style font="Times New Roman"&gt;Yang et al. (2019)&lt;/style&gt;&lt;/DisplayText&gt;&lt;record&gt;&lt;rec-number&gt;76&lt;/rec-number&gt;&lt;foreign-keys&gt;&lt;key app="EN" db-id="f09dd2fp8rw20pe59pjpxz5uxa52dedx2pap" timestamp="1568371171"&gt;76&lt;/key&gt;&lt;/foreign-keys&gt;&lt;ref-type name="Journal Article"&gt;17&lt;/ref-type&gt;&lt;contributors&gt;&lt;authors&gt;&lt;author&gt;Yang, Sheng Chao&lt;/author&gt;&lt;author&gt;Hu, Wen Xuan&lt;/author&gt;&lt;author&gt;Wang, Xiao Lin&lt;/author&gt;&lt;author&gt;Jiang, Bao Yu&lt;/author&gt;&lt;author&gt;Yao, Su Ping&lt;/author&gt;&lt;author&gt;Sun, Fu Ning&lt;/author&gt;&lt;author&gt;Huang, Zhi Cheng&lt;/author&gt;&lt;author&gt;Zhu, Feng&lt;/author&gt;&lt;/authors&gt;&lt;/contributors&gt;&lt;titles&gt;&lt;title&gt;Duration, evolution, and implications of volcanic activity across the Ordovician–Silurian transition in the Lower Yangtze region, South China&lt;/title&gt;&lt;secondary-title&gt;Earth and Planetary Science Letters&lt;/secondary-title&gt;&lt;/titles&gt;&lt;periodical&gt;&lt;full-title&gt;Earth and Planetary Science Letters&lt;/full-title&gt;&lt;/periodical&gt;&lt;pages&gt;13–25&lt;/pages&gt;&lt;volume&gt;518&lt;/volume&gt;&lt;keywords&gt;&lt;keyword&gt;Ordovician–Silurian transition&lt;/keyword&gt;&lt;keyword&gt;volcanic ash&lt;/keyword&gt;&lt;keyword&gt;magmatic evolution&lt;/keyword&gt;&lt;keyword&gt;tectonic setting&lt;/keyword&gt;&lt;keyword&gt;Late Ordovician mass extinction&lt;/keyword&gt;&lt;keyword&gt;Lower Yangtze region&lt;/keyword&gt;&lt;/keywords&gt;&lt;dates&gt;&lt;year&gt;2019&lt;/year&gt;&lt;pub-dates&gt;&lt;date&gt;2019/07/15/&lt;/date&gt;&lt;/pub-dates&gt;&lt;/dates&gt;&lt;isbn&gt;0012-821X&lt;/isbn&gt;&lt;urls&gt;&lt;related-urls&gt;&lt;url&gt;http://www.sciencedirect.com/science/article/pii/S0012821X19302249&lt;/url&gt;&lt;/related-urls&gt;&lt;/urls&gt;&lt;electronic-resource-num&gt;https://doi.org/10.1016/j.epsl.2019.04.020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Anji from </w:t>
      </w:r>
      <w:hyperlink w:anchor="_ENREF_56" w:tooltip="Wang, 2015 #16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5&lt;/Year&gt;&lt;RecNum&gt;165&lt;/RecNum&gt;&lt;DisplayText&gt;&lt;style font="Times New Roman"&gt;Wang et al. (2015)&lt;/style&gt;&lt;/DisplayText&gt;&lt;record&gt;&lt;rec-number&gt;165&lt;/rec-number&gt;&lt;foreign-keys&gt;&lt;key app="EN" db-id="f09dd2fp8rw20pe59pjpxz5uxa52dedx2pap" timestamp="1571584551"&gt;165&lt;/key&gt;&lt;/foreign-keys&gt;&lt;ref-type name="Journal Article"&gt;17&lt;/ref-type&gt;&lt;contributors&gt;&lt;authors&gt;&lt;author&gt;Wang, Long Wu&lt;/author&gt;&lt;author&gt;Zhao, Jian Fang&lt;/author&gt;&lt;author&gt;Chen, Jin Hua&lt;/author&gt;&lt;author&gt;Zhang, Yuan Dong&lt;/author&gt;&lt;author&gt;Chen, Xiao You&lt;/author&gt;&lt;author&gt;Zhu, Chao Hui&lt;/author&gt;&lt;author&gt;LIU, Jian&lt;/author&gt;&lt;author&gt;Hu, Yan Hua&lt;/author&gt;&lt;author&gt;Ma, Xuan&lt;/author&gt;&lt;/authors&gt;&lt;/contributors&gt;&lt;titles&gt;&lt;title&gt;Characterristics of Ktian (Late Ordovician) K-bentonites from Anji, Zhejiang Province&lt;/title&gt;&lt;secondary-title&gt;Journal of Stratigraphy&lt;/secondary-title&gt;&lt;/titles&gt;&lt;periodical&gt;&lt;full-title&gt;Journal of Stratigraphy&lt;/full-title&gt;&lt;/periodical&gt;&lt;pages&gt;155–168 (in Chinese with English abstract)&lt;/pages&gt;&lt;volume&gt;39&lt;/volume&gt;&lt;number&gt;2&lt;/number&gt;&lt;dates&gt;&lt;year&gt;2015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5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Xinwe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Wux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iangba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12" w:tooltip="Ge, 2019 #7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Ge&lt;/Author&gt;&lt;Year&gt;2019&lt;/Year&gt;&lt;RecNum&gt;75&lt;/RecNum&gt;&lt;DisplayText&gt;&lt;style font="Times New Roman"&gt;Ge et al. (2019)&lt;/style&gt;&lt;/DisplayText&gt;&lt;record&gt;&lt;rec-number&gt;75&lt;/rec-number&gt;&lt;foreign-keys&gt;&lt;key app="EN" db-id="f09dd2fp8rw20pe59pjpxz5uxa52dedx2pap" timestamp="1568370940"&gt;75&lt;/key&gt;&lt;/foreign-keys&gt;&lt;ref-type name="Journal Article"&gt;17&lt;/ref-type&gt;&lt;contributors&gt;&lt;authors&gt;&lt;author&gt;Ge, Xiang Ying&lt;/author&gt;&lt;author&gt;Mou, Chuan Long&lt;/author&gt;&lt;author&gt;Wang, Cheng Shan&lt;/author&gt;&lt;author&gt;Men, Xin&lt;/author&gt;&lt;author&gt;Chen, Chao&lt;/author&gt;&lt;author&gt;Hou, Qian&lt;/author&gt;&lt;/authors&gt;&lt;/contributors&gt;&lt;titles&gt;&lt;title&gt;Mineralogical and geochemical characteristics of K-bentonites from the Late Ordovician to the Early Silurian in South China and their geological significance&lt;/title&gt;&lt;secondary-title&gt;Geological Journal&lt;/secondary-title&gt;&lt;/titles&gt;&lt;periodical&gt;&lt;full-title&gt;Geological Journal&lt;/full-title&gt;&lt;/periodical&gt;&lt;pages&gt;514–528&lt;/pages&gt;&lt;volume&gt;54&lt;/volume&gt;&lt;number&gt;1&lt;/number&gt;&lt;keywords&gt;&lt;keyword&gt;geochemistry&lt;/keyword&gt;&lt;keyword&gt;K-bentonites&lt;/keyword&gt;&lt;keyword&gt;Late Ordovician-Early Silurian&lt;/keyword&gt;&lt;keyword&gt;magma sources&lt;/keyword&gt;&lt;keyword&gt;South China&lt;/keyword&gt;&lt;keyword&gt;tectonic setting&lt;/keyword&gt;&lt;keyword&gt;U–Pb zircon dating&lt;/keyword&gt;&lt;/keywords&gt;&lt;dates&gt;&lt;year&gt;2019&lt;/year&gt;&lt;pub-dates&gt;&lt;date&gt;2019/01/01&lt;/date&gt;&lt;/pub-dates&gt;&lt;/dates&gt;&lt;publisher&gt;John Wiley &amp;amp; Sons, Ltd&lt;/publisher&gt;&lt;isbn&gt;0072-1050&lt;/isbn&gt;&lt;urls&gt;&lt;related-urls&gt;&lt;url&gt;https://doi.org/10.1002/gj.3201&lt;/url&gt;&lt;/related-urls&gt;&lt;/urls&gt;&lt;electronic-resource-num&gt;10.1002/gj.3201&lt;/electronic-resource-num&gt;&lt;access-date&gt;2019/09/13&lt;/access-date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Ge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Wangjiaw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18" w:tooltip="Hu, 2008 #7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&lt;/Author&gt;&lt;Year&gt;2008&lt;/Year&gt;&lt;RecNum&gt;74&lt;/RecNum&gt;&lt;DisplayText&gt;&lt;style font="Times New Roman"&gt;Hu et al. (2008)&lt;/style&gt;&lt;/DisplayText&gt;&lt;record&gt;&lt;rec-number&gt;74&lt;/rec-number&gt;&lt;foreign-keys&gt;&lt;key app="EN" db-id="f09dd2fp8rw20pe59pjpxz5uxa52dedx2pap" timestamp="1568370677"&gt;74&lt;/key&gt;&lt;/foreign-keys&gt;&lt;ref-type name="Journal Article"&gt;17&lt;/ref-type&gt;&lt;contributors&gt;&lt;authors&gt;&lt;author&gt;Hu, Yan Hua&lt;/author&gt;&lt;author&gt;Zhou, Ji Bin&lt;/author&gt;&lt;author&gt;Song, Biao&lt;/author&gt;&lt;author&gt;Wei, Li&lt;/author&gt;&lt;author&gt;Sun, Wei Dong&lt;/author&gt;&lt;/authors&gt;&lt;/contributors&gt;&lt;titles&gt;&lt;title&gt;SHRIMP zircon U-Pb dating from K-bentonite in the top of Ordovician of Wangjiawan Section, Yichang, Hubei, China&lt;/title&gt;&lt;secondary-title&gt;Science in China&lt;/secondary-title&gt;&lt;/titles&gt;&lt;periodical&gt;&lt;full-title&gt;Science in China&lt;/full-title&gt;&lt;/periodical&gt;&lt;pages&gt;493–498&lt;/pages&gt;&lt;volume&gt;51&lt;/volume&gt;&lt;number&gt;4&lt;/number&gt;&lt;dates&gt;&lt;year&gt;200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</w:p>
    <w:p w14:paraId="07208A60" w14:textId="68BF8E71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3.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Comparison of chondrite-normalized REE diagrams for K-bentonite from O-S transition in South China with those of the worldwide elsewhere. The normalization values are from </w:t>
      </w:r>
      <w:hyperlink w:anchor="_ENREF_51" w:tooltip="Sun, 1989 #36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Sun&lt;/Author&gt;&lt;Year&gt;1989&lt;/Year&gt;&lt;RecNum&gt;364&lt;/RecNum&gt;&lt;DisplayText&gt;&lt;style font="Times New Roman"&gt;Sun and McDonough (1989)&lt;/style&gt;&lt;/DisplayText&gt;&lt;record&gt;&lt;rec-number&gt;364&lt;/rec-number&gt;&lt;foreign-keys&gt;&lt;key app="EN" db-id="f09dd2fp8rw20pe59pjpxz5uxa52dedx2pap" timestamp="1577201532"&gt;364&lt;/key&gt;&lt;/foreign-keys&gt;&lt;ref-type name="Book Section"&gt;5&lt;/ref-type&gt;&lt;contributors&gt;&lt;authors&gt;&lt;author&gt;Sun, Weidong&lt;/author&gt;&lt;author&gt;McDonough, William&lt;/author&gt;&lt;/authors&gt;&lt;/contributors&gt;&lt;titles&gt;&lt;title&gt;Chemical and isotopic systematics of oceanic basalts: Implications for mantle composition and processes&lt;/title&gt;&lt;alt-title&gt;Geological Society, London, Special Publications&lt;/alt-title&gt;&lt;/titles&gt;&lt;volume&gt;42&lt;/volume&gt;&lt;dates&gt;&lt;year&gt;1989&lt;/year&gt;&lt;/dates&gt;&lt;urls&gt;&lt;/urls&gt;&lt;electronic-resource-num&gt;10.1144/GSL.SP.1989.042.01.19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Sun &amp; McDonough (198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Wangjiaw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Huanghuacha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19" w:tooltip="Hu, 2009 #16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&lt;/Author&gt;&lt;Year&gt;2009&lt;/Year&gt;&lt;RecNum&gt;164&lt;/RecNum&gt;&lt;DisplayText&gt;&lt;style font="Times New Roman"&gt;Hu et al. (2009)&lt;/style&gt;&lt;/DisplayText&gt;&lt;record&gt;&lt;rec-number&gt;164&lt;/rec-number&gt;&lt;foreign-keys&gt;&lt;key app="EN" db-id="f09dd2fp8rw20pe59pjpxz5uxa52dedx2pap" timestamp="1571584133"&gt;164&lt;/key&gt;&lt;/foreign-keys&gt;&lt;ref-type name="Journal Article"&gt;17&lt;/ref-type&gt;&lt;contributors&gt;&lt;authors&gt;&lt;author&gt;Hu, Yan Hua&lt;/author&gt;&lt;author&gt;Sun, Wei Dong&lt;/author&gt;&lt;author&gt;Ding, Xing&lt;/author&gt;&lt;author&gt;Wang, Fangyue&lt;/author&gt;&lt;author&gt;Ling, Mingxing&lt;/author&gt;&lt;author&gt;LIU, JIAN&lt;/author&gt;&lt;/authors&gt;&lt;/contributors&gt;&lt;titles&gt;&lt;title&gt;Volcanic event at the Ordovician-Silurian Boundary: The message from K-bentonite of Yangtze  Block&lt;/title&gt;&lt;secondary-title&gt;Acta  Ptrologica Sinica&lt;/secondary-title&gt;&lt;/titles&gt;&lt;periodical&gt;&lt;full-title&gt;Acta  Ptrologica Sinica&lt;/full-title&gt;&lt;/periodical&gt;&lt;pages&gt;3298–3308 (in Chinese with English abstract)&lt;/pages&gt;&lt;volume&gt;25&lt;/volume&gt;&lt;number&gt;12&lt;/number&gt;&lt;dates&gt;&lt;year&gt;200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Yanzixia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>Lizip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66" w:tooltip="Xiong, 2019 #9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Xiong&lt;/Author&gt;&lt;Year&gt;2019&lt;/Year&gt;&lt;RecNum&gt;97&lt;/RecNum&gt;&lt;DisplayText&gt;&lt;style font="Times New Roman"&gt;Xiong et al. (2019)&lt;/style&gt;&lt;/DisplayText&gt;&lt;record&gt;&lt;rec-number&gt;97&lt;/rec-number&gt;&lt;foreign-keys&gt;&lt;key app="EN" db-id="f09dd2fp8rw20pe59pjpxz5uxa52dedx2pap" timestamp="1568527614"&gt;97&lt;/key&gt;&lt;/foreign-keys&gt;&lt;ref-type name="Journal Article"&gt;17&lt;/ref-type&gt;&lt;contributors&gt;&lt;authors&gt;&lt;author&gt;&lt;style face="normal" font="default" size="100%"&gt;Xiong,&lt;/style&gt;&lt;style face="normal" font="default" charset="134" size="100%"&gt; &lt;/style&gt;&lt;style face="normal" font="default" size="100%"&gt;Guo Qing&lt;/style&gt;&lt;/author&gt;&lt;author&gt;Wang, Jian&lt;/author&gt;&lt;author&gt;Li, Yuan Yuan&lt;/author&gt;&lt;author&gt;Yu, Qian&lt;/author&gt;&lt;author&gt;Men, Yu Peng&lt;/author&gt;&lt;author&gt;Zhou, Xiao Lin&lt;/author&gt;&lt;author&gt;Xiong, Xiao Hui&lt;/author&gt;&lt;author&gt;Zhou, Ye Xin&lt;/author&gt;&lt;author&gt;Yang, Xiao&lt;/author&gt;&lt;/authors&gt;&lt;/contributors&gt;&lt;titles&gt;&lt;title&gt;&lt;style face="normal" font="default" size="100%"&gt;Zircon U-Pb dating of K-bentonite from Late Ordovician Wufeng Formation and Earlier Silurian Longmaxi Formation in the eastern&lt;/style&gt;&lt;style face="normal" font="default" charset="134" size="100%"&gt; &lt;/style&gt;&lt;style face="normal" font="default" size="100%"&gt;section of south Dbashan and its tectonic signification&lt;/style&gt;&lt;/title&gt;&lt;secondary-title&gt;Acta Geologica Sinica&lt;/secondary-title&gt;&lt;/titles&gt;&lt;periodical&gt;&lt;full-title&gt;Acta Geologica Sinica&lt;/full-title&gt;&lt;/periodical&gt;&lt;pages&gt;843–864 (in chinese with English abstact)&lt;/pages&gt;&lt;volume&gt;93&lt;/volume&gt;&lt;number&gt;4&lt;/number&gt;&lt;dates&gt;&lt;year&gt;201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Xio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Anji from </w:t>
      </w:r>
      <w:hyperlink w:anchor="_ENREF_56" w:tooltip="Wang, 2015 #16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5&lt;/Year&gt;&lt;RecNum&gt;165&lt;/RecNum&gt;&lt;DisplayText&gt;&lt;style font="Times New Roman"&gt;Wang et al. (2015)&lt;/style&gt;&lt;/DisplayText&gt;&lt;record&gt;&lt;rec-number&gt;165&lt;/rec-number&gt;&lt;foreign-keys&gt;&lt;key app="EN" db-id="f09dd2fp8rw20pe59pjpxz5uxa52dedx2pap" timestamp="1571584551"&gt;165&lt;/key&gt;&lt;/foreign-keys&gt;&lt;ref-type name="Journal Article"&gt;17&lt;/ref-type&gt;&lt;contributors&gt;&lt;authors&gt;&lt;author&gt;Wang, Long Wu&lt;/author&gt;&lt;author&gt;Zhao, Jian Fang&lt;/author&gt;&lt;author&gt;Chen, Jin Hua&lt;/author&gt;&lt;author&gt;Zhang, Yuan Dong&lt;/author&gt;&lt;author&gt;Chen, Xiao You&lt;/author&gt;&lt;author&gt;Zhu, Chao Hui&lt;/author&gt;&lt;author&gt;LIU, Jian&lt;/author&gt;&lt;author&gt;Hu, Yan Hua&lt;/author&gt;&lt;author&gt;Ma, Xuan&lt;/author&gt;&lt;/authors&gt;&lt;/contributors&gt;&lt;titles&gt;&lt;title&gt;Characterristics of Ktian (Late Ordovician) K-bentonites from Anji, Zhejiang Province&lt;/title&gt;&lt;secondary-title&gt;Journal of Stratigraphy&lt;/secondary-title&gt;&lt;/titles&gt;&lt;periodical&gt;&lt;full-title&gt;Journal of Stratigraphy&lt;/full-title&gt;&lt;/periodical&gt;&lt;pages&gt;155–168 (in Chinese with English abstract)&lt;/pages&gt;&lt;volume&gt;39&lt;/volume&gt;&lt;number&gt;2&lt;/number&gt;&lt;dates&gt;&lt;year&gt;2015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5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Mayangzh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37" w:tooltip="Luo, 2017 #16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uo&lt;/Author&gt;&lt;Year&gt;2017&lt;/Year&gt;&lt;RecNum&gt;162&lt;/RecNum&gt;&lt;DisplayText&gt;&lt;style font="Times New Roman"&gt;Luo et al. (2017b)&lt;/style&gt;&lt;/DisplayText&gt;&lt;record&gt;&lt;rec-number&gt;162&lt;/rec-number&gt;&lt;foreign-keys&gt;&lt;key app="EN" db-id="f09dd2fp8rw20pe59pjpxz5uxa52dedx2pap" timestamp="1571582932"&gt;162&lt;/key&gt;&lt;/foreign-keys&gt;&lt;ref-type name="Journal Article"&gt;17&lt;/ref-type&gt;&lt;contributors&gt;&lt;authors&gt;&lt;author&gt;Luo, Hua&lt;/author&gt;&lt;author&gt;Pan, Long Ke &lt;/author&gt;&lt;author&gt;He, Ren Liang &lt;/author&gt;&lt;/authors&gt;&lt;/contributors&gt;&lt;titles&gt;&lt;title&gt;&lt;style face="normal" font="default" size="100%"&gt;Geochemical Characteristics and Geological Significance of Longmaxi Formation of Late Ordovician-Early Silurian in Mayangzhai Area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，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&lt;/style&gt;&lt;style face="normal" font="default" size="100%"&gt;Hubei Province &lt;/style&gt;&lt;/title&gt;&lt;secondary-title&gt;&lt;style face="normal" font="default" size="100%"&gt;Resources Environment 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&lt;/style&gt;&lt;style face="normal" font="default" size="100%"&gt; Engineering&lt;/style&gt;&lt;/secondary-title&gt;&lt;/titles&gt;&lt;periodical&gt;&lt;full-title&gt;Resources Environment 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Engineering&lt;/full-title&gt;&lt;/periodical&gt;&lt;pages&gt;1–12 (in Chinese with English abstract)&lt;/pages&gt;&lt;volume&gt;31&lt;/volume&gt;&lt;number&gt;1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Luo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 xml:space="preserve"> 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b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un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71" w:tooltip="Yang, 2019 #7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ang&lt;/Author&gt;&lt;Year&gt;2019&lt;/Year&gt;&lt;RecNum&gt;76&lt;/RecNum&gt;&lt;DisplayText&gt;&lt;style font="Times New Roman"&gt;Yang et al. (2019)&lt;/style&gt;&lt;/DisplayText&gt;&lt;record&gt;&lt;rec-number&gt;76&lt;/rec-number&gt;&lt;foreign-keys&gt;&lt;key app="EN" db-id="f09dd2fp8rw20pe59pjpxz5uxa52dedx2pap" timestamp="1568371171"&gt;76&lt;/key&gt;&lt;/foreign-keys&gt;&lt;ref-type name="Journal Article"&gt;17&lt;/ref-type&gt;&lt;contributors&gt;&lt;authors&gt;&lt;author&gt;Yang, Sheng Chao&lt;/author&gt;&lt;author&gt;Hu, Wen Xuan&lt;/author&gt;&lt;author&gt;Wang, Xiao Lin&lt;/author&gt;&lt;author&gt;Jiang, Bao Yu&lt;/author&gt;&lt;author&gt;Yao, Su Ping&lt;/author&gt;&lt;author&gt;Sun, Fu Ning&lt;/author&gt;&lt;author&gt;Huang, Zhi Cheng&lt;/author&gt;&lt;author&gt;Zhu, Feng&lt;/author&gt;&lt;/authors&gt;&lt;/contributors&gt;&lt;titles&gt;&lt;title&gt;Duration, evolution, and implications of volcanic activity across the Ordovician–Silurian transition in the Lower Yangtze region, South China&lt;/title&gt;&lt;secondary-title&gt;Earth and Planetary Science Letters&lt;/secondary-title&gt;&lt;/titles&gt;&lt;periodical&gt;&lt;full-title&gt;Earth and Planetary Science Letters&lt;/full-title&gt;&lt;/periodical&gt;&lt;pages&gt;13–25&lt;/pages&gt;&lt;volume&gt;518&lt;/volume&gt;&lt;keywords&gt;&lt;keyword&gt;Ordovician–Silurian transition&lt;/keyword&gt;&lt;keyword&gt;volcanic ash&lt;/keyword&gt;&lt;keyword&gt;magmatic evolution&lt;/keyword&gt;&lt;keyword&gt;tectonic setting&lt;/keyword&gt;&lt;keyword&gt;Late Ordovician mass extinction&lt;/keyword&gt;&lt;keyword&gt;Lower Yangtze region&lt;/keyword&gt;&lt;/keywords&gt;&lt;dates&gt;&lt;year&gt;2019&lt;/year&gt;&lt;pub-dates&gt;&lt;date&gt;2019/07/15/&lt;/date&gt;&lt;/pub-dates&gt;&lt;/dates&gt;&lt;isbn&gt;0012-821X&lt;/isbn&gt;&lt;urls&gt;&lt;related-urls&gt;&lt;url&gt;http://www.sciencedirect.com/science/article/pii/S0012821X19302249&lt;/url&gt;&lt;/related-urls&gt;&lt;/urls&gt;&lt;electronic-resource-num&gt;https://doi.org/10.1016/j.epsl.2019.04.020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njiaw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iangb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iangcu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enghua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Wux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date from </w:t>
      </w:r>
      <w:hyperlink w:anchor="_ENREF_12" w:tooltip="Ge, 2019 #7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Ge&lt;/Author&gt;&lt;Year&gt;2019&lt;/Year&gt;&lt;RecNum&gt;75&lt;/RecNum&gt;&lt;DisplayText&gt;&lt;style font="Times New Roman"&gt;Ge et al. (2019)&lt;/style&gt;&lt;/DisplayText&gt;&lt;record&gt;&lt;rec-number&gt;75&lt;/rec-number&gt;&lt;foreign-keys&gt;&lt;key app="EN" db-id="f09dd2fp8rw20pe59pjpxz5uxa52dedx2pap" timestamp="1568370940"&gt;75&lt;/key&gt;&lt;/foreign-keys&gt;&lt;ref-type name="Journal Article"&gt;17&lt;/ref-type&gt;&lt;contributors&gt;&lt;authors&gt;&lt;author&gt;Ge, Xiang Ying&lt;/author&gt;&lt;author&gt;Mou, Chuan Long&lt;/author&gt;&lt;author&gt;Wang, Cheng Shan&lt;/author&gt;&lt;author&gt;Men, Xin&lt;/author&gt;&lt;author&gt;Chen, Chao&lt;/author&gt;&lt;author&gt;Hou, Qian&lt;/author&gt;&lt;/authors&gt;&lt;/contributors&gt;&lt;titles&gt;&lt;title&gt;Mineralogical and geochemical characteristics of K-bentonites from the Late Ordovician to the Early Silurian in South China and their geological significance&lt;/title&gt;&lt;secondary-title&gt;Geological Journal&lt;/secondary-title&gt;&lt;/titles&gt;&lt;periodical&gt;&lt;full-title&gt;Geological Journal&lt;/full-title&gt;&lt;/periodical&gt;&lt;pages&gt;514–528&lt;/pages&gt;&lt;volume&gt;54&lt;/volume&gt;&lt;number&gt;1&lt;/number&gt;&lt;keywords&gt;&lt;keyword&gt;geochemistry&lt;/keyword&gt;&lt;keyword&gt;K-bentonites&lt;/keyword&gt;&lt;keyword&gt;Late Ordovician-Early Silurian&lt;/keyword&gt;&lt;keyword&gt;magma sources&lt;/keyword&gt;&lt;keyword&gt;South China&lt;/keyword&gt;&lt;keyword&gt;tectonic setting&lt;/keyword&gt;&lt;keyword&gt;U–Pb zircon dating&lt;/keyword&gt;&lt;/keywords&gt;&lt;dates&gt;&lt;year&gt;2019&lt;/year&gt;&lt;pub-dates&gt;&lt;date&gt;2019/01/01&lt;/date&gt;&lt;/pub-dates&gt;&lt;/dates&gt;&lt;publisher&gt;John Wiley &amp;amp; Sons, Ltd&lt;/publisher&gt;&lt;isbn&gt;0072-1050&lt;/isbn&gt;&lt;urls&gt;&lt;related-urls&gt;&lt;url&gt;https://doi.org/10.1002/gj.3201&lt;/url&gt;&lt;/related-urls&gt;&lt;/urls&gt;&lt;electronic-resource-num&gt;10.1002/gj.3201&lt;/electronic-resource-num&gt;&lt;access-date&gt;2019/09/13&lt;/access-date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Ge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Subduction-related dacite from </w:t>
      </w:r>
      <w:hyperlink w:anchor="_ENREF_74" w:tooltip="Yi, 2014 #29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i&lt;/Author&gt;&lt;Year&gt;2014&lt;/Year&gt;&lt;RecNum&gt;291&lt;/RecNum&gt;&lt;DisplayText&gt;&lt;style font="Times New Roman"&gt;Yi et al. (2014)&lt;/style&gt;&lt;/DisplayText&gt;&lt;record&gt;&lt;rec-number&gt;291&lt;/rec-number&gt;&lt;foreign-keys&gt;&lt;key app="EN" db-id="f09dd2fp8rw20pe59pjpxz5uxa52dedx2pap" timestamp="1574930165"&gt;291&lt;/key&gt;&lt;/foreign-keys&gt;&lt;ref-type name="Journal Article"&gt;17&lt;/ref-type&gt;&lt;contributors&gt;&lt;authors&gt;&lt;author&gt;Yi, Li Wen&lt;/author&gt;&lt;author&gt;Ma, Chang Qian&lt;/author&gt;&lt;author&gt;Wang, Lian Xun&lt;/author&gt;&lt;author&gt;Lai, Zhong Xin&lt;/author&gt;&lt;author&gt;Li, Xiang Yu&lt;/author&gt;&lt;author&gt;Yang, Ya Nan&lt;/author&gt;&lt;author&gt;Wu, Fei&lt;/author&gt;&lt;author&gt;Hu, Yan Ru&lt;/author&gt;&lt;/authors&gt;&lt;/contributors&gt;&lt;titles&gt;&lt;title&gt;&lt;style face="normal" font="default" size="100%"&gt;Discovery of late ordovician subvolcanic rocks in south chinaexistence of subduction-related dacite from early paleozoic &lt;/style&gt;&lt;style face="normal" font="default" charset="134" size="100%"&gt;?&lt;/style&gt;&lt;/title&gt;&lt;secondary-title&gt;&lt;style face="normal" font="default" size="100%"&gt;Earth Science&lt;/style&gt;&lt;style face="normal" font="default" charset="134" size="100%"&gt;—&lt;/style&gt;&lt;style face="normal" font="default" size="100%"&gt;Journal of China University of geosciences&lt;/style&gt;&lt;/secondary-title&gt;&lt;/titles&gt;&lt;periodical&gt;&lt;full-title&gt;Earth Science—Journal of China University of geosciences&lt;/full-title&gt;&lt;/periodical&gt;&lt;pages&gt;&lt;style face="normal" font="default" size="100%"&gt;637–653 (in Chinese with English&lt;/style&gt;&lt;style face="normal" font="default" charset="134" size="100%"&gt; &lt;/style&gt;&lt;style face="normal" font="default" size="100%"&gt;abstract)&lt;/style&gt;&lt;/pages&gt;&lt;volume&gt;39&lt;/volume&gt;&lt;number&gt;6&lt;/number&gt;&lt;dates&gt;&lt;year&gt;2014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4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Precordillera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gentine from </w:t>
      </w:r>
      <w:hyperlink w:anchor="_ENREF_23" w:tooltip="Huff, 1998 #4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ff&lt;/Author&gt;&lt;Year&gt;1998&lt;/Year&gt;&lt;RecNum&gt;47&lt;/RecNum&gt;&lt;DisplayText&gt;&lt;style font="Times New Roman"&gt;Huff et al. (1998)&lt;/style&gt;&lt;/DisplayText&gt;&lt;record&gt;&lt;rec-number&gt;47&lt;/rec-number&gt;&lt;foreign-keys&gt;&lt;key app="EN" db-id="f09dd2fp8rw20pe59pjpxz5uxa52dedx2pap" timestamp="1568199918"&gt;47&lt;/key&gt;&lt;/foreign-keys&gt;&lt;ref-type name="Journal Article"&gt;17&lt;/ref-type&gt;&lt;contributors&gt;&lt;authors&gt;&lt;author&gt;Huff, W. D.&lt;/author&gt;&lt;author&gt;Bergstrom, S. M.&lt;/author&gt;&lt;author&gt;Kolata, D. R.&lt;/author&gt;&lt;author&gt;Cingolani, C. A.&lt;/author&gt;&lt;author&gt;Astini, R. A.&lt;/author&gt;&lt;/authors&gt;&lt;/contributors&gt;&lt;titles&gt;&lt;title&gt;Ordovician K-bentonites in the Argentine Precordillera of Argentina: relations to Gondwana margin evolution&lt;/title&gt;&lt;secondary-title&gt;Geological Society London Special Publications&lt;/secondary-title&gt;&lt;/titles&gt;&lt;periodical&gt;&lt;full-title&gt;Geological Society London Special Publications&lt;/full-title&gt;&lt;/periodical&gt;&lt;pages&gt;107–126&lt;/pages&gt;&lt;volume&gt;142&lt;/volume&gt;&lt;number&gt;1&lt;/number&gt;&lt;dates&gt;&lt;year&gt;199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ff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199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Appalachian from </w:t>
      </w:r>
      <w:hyperlink w:anchor="_ENREF_6" w:tooltip="Bergström, 1998 #6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Bergström&lt;/Author&gt;&lt;Year&gt;1998&lt;/Year&gt;&lt;RecNum&gt;65&lt;/RecNum&gt;&lt;DisplayText&gt;&lt;style font="Times New Roman"&gt;Bergström et al. (1998)&lt;/style&gt;&lt;/DisplayText&gt;&lt;record&gt;&lt;rec-number&gt;65&lt;/rec-number&gt;&lt;foreign-keys&gt;&lt;key app="EN" db-id="f09dd2fp8rw20pe59pjpxz5uxa52dedx2pap" timestamp="1568296670"&gt;65&lt;/key&gt;&lt;/foreign-keys&gt;&lt;ref-type name="Journal Article"&gt;17&lt;/ref-type&gt;&lt;contributors&gt;&lt;authors&gt;&lt;author&gt;Bergström, Stigm.&lt;/author&gt;&lt;author&gt;Huff, Warrend.&lt;/author&gt;&lt;author&gt;Kolata, Dennisr.&lt;/author&gt;&lt;/authors&gt;&lt;/contributors&gt;&lt;titles&gt;&lt;title&gt;Early Silurian (Llandoverian) K-bentonites discovered in the southern Appalachian thrust belts, eastern USA: Stratigraphy, geochemistry, and tectonomagmatic and paleogeographic implications&lt;/title&gt;&lt;secondary-title&gt;GFF&lt;/secondary-title&gt;&lt;/titles&gt;&lt;periodical&gt;&lt;full-title&gt;GFF&lt;/full-title&gt;&lt;/periodical&gt;&lt;pages&gt;149–158&lt;/pages&gt;&lt;volume&gt;120&lt;/volume&gt;&lt;number&gt;2&lt;/number&gt;&lt;dates&gt;&lt;year&gt;199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Bergström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199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Podolia from </w:t>
      </w:r>
      <w:hyperlink w:anchor="_ENREF_21" w:tooltip="Huff, 2000 #16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ff&lt;/Author&gt;&lt;Year&gt;2000&lt;/Year&gt;&lt;RecNum&gt;161&lt;/RecNum&gt;&lt;DisplayText&gt;&lt;style font="Times New Roman"&gt;Huff et al. (2000)&lt;/style&gt;&lt;/DisplayText&gt;&lt;record&gt;&lt;rec-number&gt;161&lt;/rec-number&gt;&lt;foreign-keys&gt;&lt;key app="EN" db-id="f09dd2fp8rw20pe59pjpxz5uxa52dedx2pap" timestamp="1571582251"&gt;161&lt;/key&gt;&lt;/foreign-keys&gt;&lt;ref-type name="Journal Article"&gt;17&lt;/ref-type&gt;&lt;contributors&gt;&lt;authors&gt;&lt;author&gt;Huff, Warren&lt;/author&gt;&lt;author&gt;Bergstrom, S.&lt;/author&gt;&lt;author&gt;Kolata, Dennis&lt;/author&gt;&lt;/authors&gt;&lt;/contributors&gt;&lt;titles&gt;&lt;title&gt;Silurian K-bentonites of the Dnestr Basin, Podolia, Ukraine&lt;/title&gt;&lt;secondary-title&gt;Journal of The Geological Society - J GEOL SOC&lt;/secondary-title&gt;&lt;/titles&gt;&lt;periodical&gt;&lt;full-title&gt;Journal of The Geological Society - J GEOL SOC&lt;/full-title&gt;&lt;/periodical&gt;&lt;pages&gt;493–504&lt;/pages&gt;&lt;volume&gt;157&lt;/volume&gt;&lt;dates&gt;&lt;year&gt;2000&lt;/year&gt;&lt;pub-dates&gt;&lt;date&gt;03/01&lt;/date&gt;&lt;/pub-dates&gt;&lt;/dates&gt;&lt;urls&gt;&lt;/urls&gt;&lt;electronic-resource-num&gt;10.1144/jgs.157.2.493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ff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0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Isles from </w:t>
      </w:r>
      <w:hyperlink w:anchor="_ENREF_20" w:tooltip="Huff, 1991 #159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ff&lt;/Author&gt;&lt;Year&gt;1991&lt;/Year&gt;&lt;RecNum&gt;159&lt;/RecNum&gt;&lt;DisplayText&gt;&lt;style font="Times New Roman"&gt;Huff et al. (1991)&lt;/style&gt;&lt;/DisplayText&gt;&lt;record&gt;&lt;rec-number&gt;159&lt;/rec-number&gt;&lt;foreign-keys&gt;&lt;key app="EN" db-id="f09dd2fp8rw20pe59pjpxz5uxa52dedx2pap" timestamp="1571581828"&gt;159&lt;/key&gt;&lt;/foreign-keys&gt;&lt;ref-type name="Journal Article"&gt;17&lt;/ref-type&gt;&lt;contributors&gt;&lt;authors&gt;&lt;author&gt;Huff, Warren&lt;/author&gt;&lt;author&gt;Anderson, T.&lt;/author&gt;&lt;author&gt;Rundle, C.&lt;/author&gt;&lt;author&gt;Odin, G.&lt;/author&gt;&lt;/authors&gt;&lt;/contributors&gt;&lt;titles&gt;&lt;title&gt;Chemostratigraphy, KAr ages and illitization of Silurian K-bentonites from the Central Belt of the Southern Uplands-Down-Longford terrane, British Isles&lt;/title&gt;&lt;secondary-title&gt;Journal of The Geological Society - J GEOL SOC&lt;/secondary-title&gt;&lt;/titles&gt;&lt;periodical&gt;&lt;full-title&gt;Journal of The Geological Society - J GEOL SOC&lt;/full-title&gt;&lt;/periodical&gt;&lt;pages&gt;861-868&lt;/pages&gt;&lt;volume&gt;148&lt;/volume&gt;&lt;dates&gt;&lt;year&gt;1991&lt;/year&gt;&lt;pub-dates&gt;&lt;date&gt;10/01&lt;/date&gt;&lt;/pub-dates&gt;&lt;/dates&gt;&lt;urls&gt;&lt;/urls&gt;&lt;electronic-resource-num&gt;10.1144/gsjgs.148.5.0861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ff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1991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DengXian" w:hAnsi="Times New Roman" w:cs="Times New Roman"/>
          <w:sz w:val="24"/>
          <w:szCs w:val="24"/>
        </w:rPr>
        <w:t>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14:paraId="0115DA91" w14:textId="2609AC43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4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  <w:lang w:eastAsia="en-US"/>
        </w:rPr>
        <w:t>C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omparison of primitive mantle-normalized multi-elemental patterns for K-bentonite from O-S transition in South China with those in the world elsewhere. The normalization values are from </w:t>
      </w:r>
      <w:hyperlink w:anchor="_ENREF_51" w:tooltip="Sun, 1989 #36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Sun&lt;/Author&gt;&lt;Year&gt;1989&lt;/Year&gt;&lt;RecNum&gt;364&lt;/RecNum&gt;&lt;DisplayText&gt;&lt;style font="Times New Roman"&gt;Sun and McDonough (1989)&lt;/style&gt;&lt;/DisplayText&gt;&lt;record&gt;&lt;rec-number&gt;364&lt;/rec-number&gt;&lt;foreign-keys&gt;&lt;key app="EN" db-id="f09dd2fp8rw20pe59pjpxz5uxa52dedx2pap" timestamp="1577201532"&gt;364&lt;/key&gt;&lt;/foreign-keys&gt;&lt;ref-type name="Book Section"&gt;5&lt;/ref-type&gt;&lt;contributors&gt;&lt;authors&gt;&lt;author&gt;Sun, Weidong&lt;/author&gt;&lt;author&gt;McDonough, William&lt;/author&gt;&lt;/authors&gt;&lt;/contributors&gt;&lt;titles&gt;&lt;title&gt;Chemical and isotopic systematics of oceanic basalts: Implications for mantle composition and processes&lt;/title&gt;&lt;alt-title&gt;Geological Society, London, Special Publications&lt;/alt-title&gt;&lt;/titles&gt;&lt;volume&gt;42&lt;/volume&gt;&lt;dates&gt;&lt;year&gt;1989&lt;/year&gt;&lt;/dates&gt;&lt;urls&gt;&lt;/urls&gt;&lt;electronic-resource-num&gt;10.1144/GSL.SP.1989.042.01.19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Sun &amp; McDonough (198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Wangjiaw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Huanghuacha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19" w:tooltip="Hu, 2009 #16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&lt;/Author&gt;&lt;Year&gt;2009&lt;/Year&gt;&lt;RecNum&gt;164&lt;/RecNum&gt;&lt;DisplayText&gt;&lt;style font="Times New Roman"&gt;Hu et al. (2009)&lt;/style&gt;&lt;/DisplayText&gt;&lt;record&gt;&lt;rec-number&gt;164&lt;/rec-number&gt;&lt;foreign-keys&gt;&lt;key app="EN" db-id="f09dd2fp8rw20pe59pjpxz5uxa52dedx2pap" timestamp="1571584133"&gt;164&lt;/key&gt;&lt;/foreign-keys&gt;&lt;ref-type name="Journal Article"&gt;17&lt;/ref-type&gt;&lt;contributors&gt;&lt;authors&gt;&lt;author&gt;Hu, Yan Hua&lt;/author&gt;&lt;author&gt;Sun, Wei Dong&lt;/author&gt;&lt;author&gt;Ding, Xing&lt;/author&gt;&lt;author&gt;Wang, Fangyue&lt;/author&gt;&lt;author&gt;Ling, Mingxing&lt;/author&gt;&lt;author&gt;LIU, JIAN&lt;/author&gt;&lt;/authors&gt;&lt;/contributors&gt;&lt;titles&gt;&lt;title&gt;Volcanic event at the Ordovician-Silurian Boundary: The message from K-bentonite of Yangtze  Block&lt;/title&gt;&lt;secondary-title&gt;Acta  Ptrologica Sinica&lt;/secondary-title&gt;&lt;/titles&gt;&lt;periodical&gt;&lt;full-title&gt;Acta  Ptrologica Sinica&lt;/full-title&gt;&lt;/periodical&gt;&lt;pages&gt;3298–3308 (in Chinese with English abstract)&lt;/pages&gt;&lt;volume&gt;25&lt;/volume&gt;&lt;number&gt;12&lt;/number&gt;&lt;dates&gt;&lt;year&gt;200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Yanzixia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izip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66" w:tooltip="Xiong, 2019 #9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Xiong&lt;/Author&gt;&lt;Year&gt;2019&lt;/Year&gt;&lt;RecNum&gt;97&lt;/RecNum&gt;&lt;DisplayText&gt;&lt;style font="Times New Roman"&gt;Xiong et al. (2019)&lt;/style&gt;&lt;/DisplayText&gt;&lt;record&gt;&lt;rec-number&gt;97&lt;/rec-number&gt;&lt;foreign-keys&gt;&lt;key app="EN" db-id="f09dd2fp8rw20pe59pjpxz5uxa52dedx2pap" timestamp="1568527614"&gt;97&lt;/key&gt;&lt;/foreign-keys&gt;&lt;ref-type name="Journal Article"&gt;17&lt;/ref-type&gt;&lt;contributors&gt;&lt;authors&gt;&lt;author&gt;&lt;style face="normal" font="default" size="100%"&gt;Xiong,&lt;/style&gt;&lt;style face="normal" font="default" charset="134" size="100%"&gt; &lt;/style&gt;&lt;style face="normal" font="default" size="100%"&gt;Guo Qing&lt;/style&gt;&lt;/author&gt;&lt;author&gt;Wang, Jian&lt;/author&gt;&lt;author&gt;Li, Yuan Yuan&lt;/author&gt;&lt;author&gt;Yu, Qian&lt;/author&gt;&lt;author&gt;Men, Yu Peng&lt;/author&gt;&lt;author&gt;Zhou, Xiao Lin&lt;/author&gt;&lt;author&gt;Xiong, Xiao Hui&lt;/author&gt;&lt;author&gt;Zhou, Ye Xin&lt;/author&gt;&lt;author&gt;Yang, Xiao&lt;/author&gt;&lt;/authors&gt;&lt;/contributors&gt;&lt;titles&gt;&lt;title&gt;&lt;style face="normal" font="default" size="100%"&gt;Zircon U-Pb dating of K-bentonite from Late Ordovician Wufeng Formation and Earlier Silurian Longmaxi Formation in the eastern&lt;/style&gt;&lt;style face="normal" font="default" charset="134" size="100%"&gt; &lt;/style&gt;&lt;style face="normal" font="default" size="100%"&gt;section of south Dbashan and its tectonic signification&lt;/style&gt;&lt;/title&gt;&lt;secondary-title&gt;Acta Geologica Sinica&lt;/secondary-title&gt;&lt;/titles&gt;&lt;periodical&gt;&lt;full-title&gt;Acta Geologica Sinica&lt;/full-title&gt;&lt;/periodical&gt;&lt;pages&gt;843–864 (in chinese with English abstact)&lt;/pages&gt;&lt;volume&gt;93&lt;/volume&gt;&lt;number&gt;4&lt;/number&gt;&lt;dates&gt;&lt;year&gt;201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Xio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Anji from </w:t>
      </w:r>
      <w:hyperlink w:anchor="_ENREF_56" w:tooltip="Wang, 2015 #16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5&lt;/Year&gt;&lt;RecNum&gt;165&lt;/RecNum&gt;&lt;DisplayText&gt;&lt;style font="Times New Roman"&gt;Wang et al. (2015)&lt;/style&gt;&lt;/DisplayText&gt;&lt;record&gt;&lt;rec-number&gt;165&lt;/rec-number&gt;&lt;foreign-keys&gt;&lt;key app="EN" db-id="f09dd2fp8rw20pe59pjpxz5uxa52dedx2pap" timestamp="1571584551"&gt;165&lt;/key&gt;&lt;/foreign-keys&gt;&lt;ref-type name="Journal Article"&gt;17&lt;/ref-type&gt;&lt;contributors&gt;&lt;authors&gt;&lt;author&gt;Wang, Long Wu&lt;/author&gt;&lt;author&gt;Zhao, Jian Fang&lt;/author&gt;&lt;author&gt;Chen, Jin Hua&lt;/author&gt;&lt;author&gt;Zhang, Yuan Dong&lt;/author&gt;&lt;author&gt;Chen, Xiao You&lt;/author&gt;&lt;author&gt;Zhu, Chao Hui&lt;/author&gt;&lt;author&gt;LIU, Jian&lt;/author&gt;&lt;author&gt;Hu, Yan Hua&lt;/author&gt;&lt;author&gt;Ma, Xuan&lt;/author&gt;&lt;/authors&gt;&lt;/contributors&gt;&lt;titles&gt;&lt;title&gt;Characterristics of Ktian (Late Ordovician) K-bentonites from Anji, Zhejiang Province&lt;/title&gt;&lt;secondary-title&gt;Journal of Stratigraphy&lt;/secondary-title&gt;&lt;/titles&gt;&lt;periodical&gt;&lt;full-title&gt;Journal of Stratigraphy&lt;/full-title&gt;&lt;/periodical&gt;&lt;pages&gt;155–168 (in Chinese with English abstract)&lt;/pages&gt;&lt;volume&gt;39&lt;/volume&gt;&lt;number&gt;2&lt;/number&gt;&lt;dates&gt;&lt;year&gt;2015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5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Mayangzh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37" w:tooltip="Luo, 2017 #16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uo&lt;/Author&gt;&lt;Year&gt;2017&lt;/Year&gt;&lt;RecNum&gt;162&lt;/RecNum&gt;&lt;DisplayText&gt;&lt;style font="Times New Roman"&gt;Luo et al. (2017b)&lt;/style&gt;&lt;/DisplayText&gt;&lt;record&gt;&lt;rec-number&gt;162&lt;/rec-number&gt;&lt;foreign-keys&gt;&lt;key app="EN" db-id="f09dd2fp8rw20pe59pjpxz5uxa52dedx2pap" timestamp="1571582932"&gt;162&lt;/key&gt;&lt;/foreign-keys&gt;&lt;ref-type name="Journal Article"&gt;17&lt;/ref-type&gt;&lt;contributors&gt;&lt;authors&gt;&lt;author&gt;Luo, Hua&lt;/author&gt;&lt;author&gt;Pan, Long Ke &lt;/author&gt;&lt;author&gt;He, Ren Liang &lt;/author&gt;&lt;/authors&gt;&lt;/contributors&gt;&lt;titles&gt;&lt;title&gt;&lt;style face="normal" font="default" size="100%"&gt;Geochemical Characteristics and Geological Significance of Longmaxi Formation of Late Ordovician-Early Silurian in Mayangzhai Area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，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&lt;/style&gt;&lt;style face="normal" font="default" size="100%"&gt;Hubei Province &lt;/style&gt;&lt;/title&gt;&lt;secondary-title&gt;&lt;style face="normal" font="default" size="100%"&gt;Resources Environment 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&lt;/style&gt;&lt;style face="normal" font="default" size="100%"&gt; Engineering&lt;/style&gt;&lt;/secondary-title&gt;&lt;/titles&gt;&lt;periodical&gt;&lt;full-title&gt;Resources Environment 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Engineering&lt;/full-title&gt;&lt;/periodical&gt;&lt;pages&gt;1–12 (in Chinese with English abstract)&lt;/pages&gt;&lt;volume&gt;31&lt;/volume&gt;&lt;number&gt;1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u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b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un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71" w:tooltip="Yang, 2019 #7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ang&lt;/Author&gt;&lt;Year&gt;2019&lt;/Year&gt;&lt;RecNum&gt;76&lt;/RecNum&gt;&lt;DisplayText&gt;&lt;style font="Times New Roman"&gt;Yang et al. (2019)&lt;/style&gt;&lt;/DisplayText&gt;&lt;record&gt;&lt;rec-number&gt;76&lt;/rec-number&gt;&lt;foreign-keys&gt;&lt;key app="EN" db-id="f09dd2fp8rw20pe59pjpxz5uxa52dedx2pap" timestamp="1568371171"&gt;76&lt;/key&gt;&lt;/foreign-keys&gt;&lt;ref-type name="Journal Article"&gt;17&lt;/ref-type&gt;&lt;contributors&gt;&lt;authors&gt;&lt;author&gt;Yang, Sheng Chao&lt;/author&gt;&lt;author&gt;Hu, Wen Xuan&lt;/author&gt;&lt;author&gt;Wang, Xiao Lin&lt;/author&gt;&lt;author&gt;Jiang, Bao Yu&lt;/author&gt;&lt;author&gt;Yao, Su Ping&lt;/author&gt;&lt;author&gt;Sun, Fu Ning&lt;/author&gt;&lt;author&gt;Huang, Zhi Cheng&lt;/author&gt;&lt;author&gt;Zhu, Feng&lt;/author&gt;&lt;/authors&gt;&lt;/contributors&gt;&lt;titles&gt;&lt;title&gt;Duration, evolution, and implications of volcanic activity across the Ordovician–Silurian transition in the Lower Yangtze region, South China&lt;/title&gt;&lt;secondary-title&gt;Earth and Planetary Science Letters&lt;/secondary-title&gt;&lt;/titles&gt;&lt;periodical&gt;&lt;full-title&gt;Earth and Planetary Science Letters&lt;/full-title&gt;&lt;/periodical&gt;&lt;pages&gt;13–25&lt;/pages&gt;&lt;volume&gt;518&lt;/volume&gt;&lt;keywords&gt;&lt;keyword&gt;Ordovician–Silurian transition&lt;/keyword&gt;&lt;keyword&gt;volcanic ash&lt;/keyword&gt;&lt;keyword&gt;magmatic evolution&lt;/keyword&gt;&lt;keyword&gt;tectonic setting&lt;/keyword&gt;&lt;keyword&gt;Late Ordovician mass extinction&lt;/keyword&gt;&lt;keyword&gt;Lower Yangtze region&lt;/keyword&gt;&lt;/keywords&gt;&lt;dates&gt;&lt;year&gt;2019&lt;/year&gt;&lt;pub-dates&gt;&lt;date&gt;2019/07/15/&lt;/date&gt;&lt;/pub-dates&gt;&lt;/dates&gt;&lt;isbn&gt;0012-821X&lt;/isbn&gt;&lt;urls&gt;&lt;related-urls&gt;&lt;url&gt;http://www.sciencedirect.com/science/article/pii/S0012821X19302249&lt;/url&gt;&lt;/related-urls&gt;&lt;/urls&gt;&lt;electronic-resource-num&gt;https://doi.org/10.1016/j.epsl.2019.04.020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njiaw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iangb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Liangcu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enghua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Wux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12" w:tooltip="Ge, 2019 #7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Ge&lt;/Author&gt;&lt;Year&gt;2019&lt;/Year&gt;&lt;RecNum&gt;75&lt;/RecNum&gt;&lt;DisplayText&gt;&lt;style font="Times New Roman"&gt;Ge et al. (2019)&lt;/style&gt;&lt;/DisplayText&gt;&lt;record&gt;&lt;rec-number&gt;75&lt;/rec-number&gt;&lt;foreign-keys&gt;&lt;key app="EN" db-id="f09dd2fp8rw20pe59pjpxz5uxa52dedx2pap" timestamp="1568370940"&gt;75&lt;/key&gt;&lt;/foreign-keys&gt;&lt;ref-type name="Journal Article"&gt;17&lt;/ref-type&gt;&lt;contributors&gt;&lt;authors&gt;&lt;author&gt;Ge, Xiang Ying&lt;/author&gt;&lt;author&gt;Mou, Chuan Long&lt;/author&gt;&lt;author&gt;Wang, Cheng Shan&lt;/author&gt;&lt;author&gt;Men, Xin&lt;/author&gt;&lt;author&gt;Chen, Chao&lt;/author&gt;&lt;author&gt;Hou, Qian&lt;/author&gt;&lt;/authors&gt;&lt;/contributors&gt;&lt;titles&gt;&lt;title&gt;Mineralogical and geochemical characteristics of K-bentonites from the Late Ordovician to the Early Silurian in South China and their geological significance&lt;/title&gt;&lt;secondary-title&gt;Geological Journal&lt;/secondary-title&gt;&lt;/titles&gt;&lt;periodical&gt;&lt;full-title&gt;Geological Journal&lt;/full-title&gt;&lt;/periodical&gt;&lt;pages&gt;514–528&lt;/pages&gt;&lt;volume&gt;54&lt;/volume&gt;&lt;number&gt;1&lt;/number&gt;&lt;keywords&gt;&lt;keyword&gt;geochemistry&lt;/keyword&gt;&lt;keyword&gt;K-bentonites&lt;/keyword&gt;&lt;keyword&gt;Late Ordovician-Early Silurian&lt;/keyword&gt;&lt;keyword&gt;magma sources&lt;/keyword&gt;&lt;keyword&gt;South China&lt;/keyword&gt;&lt;keyword&gt;tectonic setting&lt;/keyword&gt;&lt;keyword&gt;U–Pb zircon dating&lt;/keyword&gt;&lt;/keywords&gt;&lt;dates&gt;&lt;year&gt;2019&lt;/year&gt;&lt;pub-dates&gt;&lt;date&gt;2019/01/01&lt;/date&gt;&lt;/pub-dates&gt;&lt;/dates&gt;&lt;publisher&gt;John Wiley &amp;amp; Sons, Ltd&lt;/publisher&gt;&lt;isbn&gt;0072-1050&lt;/isbn&gt;&lt;urls&gt;&lt;related-urls&gt;&lt;url&gt;https://doi.org/10.1002/gj.3201&lt;/url&gt;&lt;/related-urls&gt;&lt;/urls&gt;&lt;electronic-resource-num&gt;10.1002/gj.3201&lt;/electronic-resource-num&gt;&lt;access-date&gt;2019/09/13&lt;/access-date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Ge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Subduction-related dacite from </w:t>
      </w:r>
      <w:hyperlink w:anchor="_ENREF_74" w:tooltip="Yi, 2014 #29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i&lt;/Author&gt;&lt;Year&gt;2014&lt;/Year&gt;&lt;RecNum&gt;291&lt;/RecNum&gt;&lt;DisplayText&gt;&lt;style font="Times New Roman"&gt;Yi et al. (2014)&lt;/style&gt;&lt;/DisplayText&gt;&lt;record&gt;&lt;rec-number&gt;291&lt;/rec-number&gt;&lt;foreign-keys&gt;&lt;key app="EN" db-id="f09dd2fp8rw20pe59pjpxz5uxa52dedx2pap" timestamp="1574930165"&gt;291&lt;/key&gt;&lt;/foreign-keys&gt;&lt;ref-type name="Journal Article"&gt;17&lt;/ref-type&gt;&lt;contributors&gt;&lt;authors&gt;&lt;author&gt;Yi, Li Wen&lt;/author&gt;&lt;author&gt;Ma, Chang Qian&lt;/author&gt;&lt;author&gt;Wang, Lian Xun&lt;/author&gt;&lt;author&gt;Lai, Zhong Xin&lt;/author&gt;&lt;author&gt;Li, Xiang Yu&lt;/author&gt;&lt;author&gt;Yang, Ya Nan&lt;/author&gt;&lt;author&gt;Wu, Fei&lt;/author&gt;&lt;author&gt;Hu, Yan Ru&lt;/author&gt;&lt;/authors&gt;&lt;/contributors&gt;&lt;titles&gt;&lt;title&gt;&lt;style face="normal" font="default" size="100%"&gt;Discovery of late ordovician subvolcanic rocks in south chinaexistence of subduction-related dacite from early paleozoic &lt;/style&gt;&lt;style face="normal" font="default" charset="134" size="100%"&gt;?&lt;/style&gt;&lt;/title&gt;&lt;secondary-title&gt;&lt;style face="normal" font="default" size="100%"&gt;Earth Science&lt;/style&gt;&lt;style face="normal" font="default" charset="134" size="100%"&gt;—&lt;/style&gt;&lt;style face="normal" font="default" size="100%"&gt;Journal of China University of geosciences&lt;/style&gt;&lt;/secondary-title&gt;&lt;/titles&gt;&lt;periodical&gt;&lt;full-title&gt;Earth Science—Journal of China University of geosciences&lt;/full-title&gt;&lt;/periodical&gt;&lt;pages&gt;&lt;style face="normal" font="default" size="100%"&gt;637–653 (in Chinese with English&lt;/style&gt;&lt;style face="normal" font="default" charset="134" size="100%"&gt; &lt;/style&gt;&lt;style face="normal" font="default" size="100%"&gt;abstract)&lt;/style&gt;&lt;/pages&gt;&lt;volume&gt;39&lt;/volume&gt;&lt;number&gt;6&lt;/number&gt;&lt;dates&gt;&lt;year&gt;2014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4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Precordillera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gentine from </w:t>
      </w:r>
      <w:hyperlink w:anchor="_ENREF_23" w:tooltip="Huff, 1998 #4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ff&lt;/Author&gt;&lt;Year&gt;1998&lt;/Year&gt;&lt;RecNum&gt;47&lt;/RecNum&gt;&lt;DisplayText&gt;&lt;style font="Times New Roman"&gt;Huff et al. (1998)&lt;/style&gt;&lt;/DisplayText&gt;&lt;record&gt;&lt;rec-number&gt;47&lt;/rec-number&gt;&lt;foreign-keys&gt;&lt;key app="EN" db-id="f09dd2fp8rw20pe59pjpxz5uxa52dedx2pap" timestamp="1568199918"&gt;47&lt;/key&gt;&lt;/foreign-keys&gt;&lt;ref-type name="Journal Article"&gt;17&lt;/ref-type&gt;&lt;contributors&gt;&lt;authors&gt;&lt;author&gt;Huff, W. D.&lt;/author&gt;&lt;author&gt;Bergstrom, S. M.&lt;/author&gt;&lt;author&gt;Kolata, D. R.&lt;/author&gt;&lt;author&gt;Cingolani, C. A.&lt;/author&gt;&lt;author&gt;Astini, R. A.&lt;/author&gt;&lt;/authors&gt;&lt;/contributors&gt;&lt;titles&gt;&lt;title&gt;Ordovician K-bentonites in the Argentine Precordillera of Argentina: relations to Gondwana margin evolution&lt;/title&gt;&lt;secondary-title&gt;Geological Society London Special Publications&lt;/secondary-title&gt;&lt;/titles&gt;&lt;periodical&gt;&lt;full-title&gt;Geological Society London Special Publications&lt;/full-title&gt;&lt;/periodical&gt;&lt;pages&gt;107–126&lt;/pages&gt;&lt;volume&gt;142&lt;/volume&gt;&lt;number&gt;1&lt;/number&gt;&lt;dates&gt;&lt;year&gt;199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ff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199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Appalachian from </w:t>
      </w:r>
      <w:hyperlink w:anchor="_ENREF_6" w:tooltip="Bergström, 1998 #6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Bergström&lt;/Author&gt;&lt;Year&gt;1998&lt;/Year&gt;&lt;RecNum&gt;65&lt;/RecNum&gt;&lt;DisplayText&gt;&lt;style font="Times New Roman"&gt;Bergström et al. (1998)&lt;/style&gt;&lt;/DisplayText&gt;&lt;record&gt;&lt;rec-number&gt;65&lt;/rec-number&gt;&lt;foreign-keys&gt;&lt;key app="EN" db-id="f09dd2fp8rw20pe59pjpxz5uxa52dedx2pap" timestamp="1568296670"&gt;65&lt;/key&gt;&lt;/foreign-keys&gt;&lt;ref-type name="Journal Article"&gt;17&lt;/ref-type&gt;&lt;contributors&gt;&lt;authors&gt;&lt;author&gt;Bergström, Stigm.&lt;/author&gt;&lt;author&gt;Huff, Warrend.&lt;/author&gt;&lt;author&gt;Kolata, Dennisr.&lt;/author&gt;&lt;/authors&gt;&lt;/contributors&gt;&lt;titles&gt;&lt;title&gt;Early Silurian (Llandoverian) K-bentonites discovered in the southern Appalachian thrust belts, eastern USA: Stratigraphy, geochemistry, and tectonomagmatic and paleogeographic implications&lt;/title&gt;&lt;secondary-title&gt;GFF&lt;/secondary-title&gt;&lt;/titles&gt;&lt;periodical&gt;&lt;full-title&gt;GFF&lt;/full-title&gt;&lt;/periodical&gt;&lt;pages&gt;149–158&lt;/pages&gt;&lt;volume&gt;120&lt;/volume&gt;&lt;number&gt;2&lt;/number&gt;&lt;dates&gt;&lt;year&gt;199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Bergström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199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Podolia from </w:t>
      </w:r>
      <w:hyperlink w:anchor="_ENREF_21" w:tooltip="Huff, 2000 #16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ff&lt;/Author&gt;&lt;Year&gt;2000&lt;/Year&gt;&lt;RecNum&gt;161&lt;/RecNum&gt;&lt;DisplayText&gt;&lt;style font="Times New Roman"&gt;Huff et al. (2000)&lt;/style&gt;&lt;/DisplayText&gt;&lt;record&gt;&lt;rec-number&gt;161&lt;/rec-number&gt;&lt;foreign-keys&gt;&lt;key app="EN" db-id="f09dd2fp8rw20pe59pjpxz5uxa52dedx2pap" timestamp="1571582251"&gt;161&lt;/key&gt;&lt;/foreign-keys&gt;&lt;ref-type name="Journal Article"&gt;17&lt;/ref-type&gt;&lt;contributors&gt;&lt;authors&gt;&lt;author&gt;Huff, Warren&lt;/author&gt;&lt;author&gt;Bergstrom, S.&lt;/author&gt;&lt;author&gt;Kolata, Dennis&lt;/author&gt;&lt;/authors&gt;&lt;/contributors&gt;&lt;titles&gt;&lt;title&gt;Silurian K-bentonites of the Dnestr Basin, Podolia, Ukraine&lt;/title&gt;&lt;secondary-title&gt;Journal of The Geological Society - J GEOL SOC&lt;/secondary-title&gt;&lt;/titles&gt;&lt;periodical&gt;&lt;full-title&gt;Journal of The Geological Society - J GEOL SOC&lt;/full-title&gt;&lt;/periodical&gt;&lt;pages&gt;493–504&lt;/pages&gt;&lt;volume&gt;157&lt;/volume&gt;&lt;dates&gt;&lt;year&gt;2000&lt;/year&gt;&lt;pub-dates&gt;&lt;date&gt;03/01&lt;/date&gt;&lt;/pub-dates&gt;&lt;/dates&gt;&lt;urls&gt;&lt;/urls&gt;&lt;electronic-resource-num&gt;10.1144/jgs.157.2.493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ff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0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Isles from </w:t>
      </w:r>
      <w:hyperlink w:anchor="_ENREF_20" w:tooltip="Huff, 1991 #159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ff&lt;/Author&gt;&lt;Year&gt;1991&lt;/Year&gt;&lt;RecNum&gt;159&lt;/RecNum&gt;&lt;DisplayText&gt;&lt;style font="Times New Roman"&gt;Huff et al. (1991)&lt;/style&gt;&lt;/DisplayText&gt;&lt;record&gt;&lt;rec-number&gt;159&lt;/rec-number&gt;&lt;foreign-keys&gt;&lt;key app="EN" db-id="f09dd2fp8rw20pe59pjpxz5uxa52dedx2pap" timestamp="1571581828"&gt;159&lt;/key&gt;&lt;/foreign-keys&gt;&lt;ref-type name="Journal Article"&gt;17&lt;/ref-type&gt;&lt;contributors&gt;&lt;authors&gt;&lt;author&gt;Huff, Warren&lt;/author&gt;&lt;author&gt;Anderson, T.&lt;/author&gt;&lt;author&gt;Rundle, C.&lt;/author&gt;&lt;author&gt;Odin, G.&lt;/author&gt;&lt;/authors&gt;&lt;/contributors&gt;&lt;titles&gt;&lt;title&gt;Chemostratigraphy, KAr ages and illitization of Silurian K-bentonites from the Central Belt of the Southern Uplands-Down-Longford terrane, British Isles&lt;/title&gt;&lt;secondary-title&gt;Journal of The Geological Society - J GEOL SOC&lt;/secondary-title&gt;&lt;/titles&gt;&lt;periodical&gt;&lt;full-title&gt;Journal of The Geological Society - J GEOL SOC&lt;/full-title&gt;&lt;/periodical&gt;&lt;pages&gt;861-868&lt;/pages&gt;&lt;volume&gt;148&lt;/volume&gt;&lt;dates&gt;&lt;year&gt;1991&lt;/year&gt;&lt;pub-dates&gt;&lt;date&gt;10/01&lt;/date&gt;&lt;/pub-dates&gt;&lt;/dates&gt;&lt;urls&gt;&lt;/urls&gt;&lt;electronic-resource-num&gt;10.1144/gsjgs.148.5.0861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ff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1991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DengXian" w:hAnsi="Times New Roman" w:cs="Times New Roman"/>
          <w:sz w:val="24"/>
          <w:szCs w:val="24"/>
        </w:rPr>
        <w:t>.</w:t>
      </w:r>
      <w:r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14:paraId="2B2E85FF" w14:textId="4CD71496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5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Temporal-spatial distribution of volcanic events within the global scale during O-S transition from South China, North America, Norway, Sweden and Denmark. Isotopic geochronological dates obtained from K-bentonites in South China 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9uZzwvQXV0aG9yPjxZZWFyPjIwMTk8L1llYXI+PFJl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9uZzwvQXV0aG9yPjxZZWFyPjIwMTk8L1llYXI+PFJl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separate"/>
      </w:r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Hu, 2008 #7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08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4" w:tooltip="Xie, 2012 #35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Xie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2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7" w:tooltip="Luo, 2017 #16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u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6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5" w:tooltip="Xiong, 2017 #350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Xio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7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6" w:tooltip="Xiong, 2019 #9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Xiong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 xml:space="preserve"> 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9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1" w:tooltip="Yang, 2019 #7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Yang et al., 2019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)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  <w:t xml:space="preserve">;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North America 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48L0F1dGhvcj48WWVhcj4yMDAxPC9ZZWFyPjxSZWNO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48L0F1dGhvcj48WWVhcj4yMDAxPC9ZZWFyPjxSZWNO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separate"/>
      </w:r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3" w:tooltip="Tucker, 1995 #353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Tucker &amp; McKerrow 1995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0" w:tooltip="Min, 2001 #4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Mi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01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9" w:tooltip="Smith, 2011 #35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mith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1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8" w:tooltip="Sell, 2013 #35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ell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3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)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  <w:t xml:space="preserve">;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Norway 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xsbzwvQXV0aG9yPjxZZWFyPjIwMTk8L1llYXI+PFJl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jAzLTIxMzwvcGFnZXM+PHZvbHVtZT41MjA8L3ZvbHVt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xsbzwvQXV0aG9yPjxZZWFyPjIwMTk8L1llYXI+PFJl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separate"/>
      </w:r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8" w:tooltip="Sell, 2013 #35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ell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3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2" w:tooltip="Svensen, 2015 #5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vense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5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" w:tooltip="Ballo, 2019 #3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Ball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9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)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  <w:t xml:space="preserve">,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Sweden 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48L0F1dGhvcj48WWVhcj4yMDAxPC9ZZWFyPjxSZWNO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48L0F1dGhvcj48WWVhcj4yMDAxPC9ZZWFyPjxSZWNO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separate"/>
      </w:r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3" w:tooltip="Tucker, 1995 #353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Tucker &amp; McKerrow 1995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0" w:tooltip="Min, 2001 #4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Mi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01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" w:tooltip="Bergström, 2008 #35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Bergström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08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" w:tooltip="Bauert, 2014 #358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Bauert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4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)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  <w:t xml:space="preserve">;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Denmark 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48L0F1dGhvcj48WWVhcj4yMDAxPC9ZZWFyPjxSZWNO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48L0F1dGhvcj48WWVhcj4yMDAxPC9ZZWFyPjxSZWNO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separate"/>
      </w:r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0" w:tooltip="Min, 2001 #4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Mi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01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48" w:tooltip="Sell, 2013 #35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ell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3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)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  <w:t xml:space="preserve">;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Estonia 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PC9BdXRob3I+PFllYXI+MjAxMzwvWWVhcj48UmVj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xsPC9BdXRob3I+PFllYXI+MjAxMzwvWWVhcj48UmVj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</w:fldData>
        </w:fldChar>
      </w:r>
      <w:r w:rsidR="00402BA1" w:rsidRPr="00402BA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separate"/>
      </w:r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8" w:tooltip="Sell, 2013 #35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ell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3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5" w:tooltip="Bauert, 2014 #358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Bauert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 xml:space="preserve"> 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2014</w:t>
        </w:r>
      </w:hyperlink>
      <w:r w:rsidR="00402BA1" w:rsidRPr="00402BA1">
        <w:rPr>
          <w:rFonts w:ascii="Times New Roman" w:hAnsi="Times New Roman" w:cs="Times New Roman"/>
          <w:noProof/>
          <w:sz w:val="24"/>
          <w:szCs w:val="24"/>
        </w:rPr>
        <w:t>)</w:t>
      </w:r>
      <w:r w:rsidR="00402BA1" w:rsidRPr="00402BA1">
        <w:rPr>
          <w:rFonts w:ascii="Times New Roman" w:hAnsi="Times New Roman" w:cs="Times New Roman"/>
          <w:sz w:val="24"/>
          <w:szCs w:val="24"/>
        </w:rPr>
        <w:fldChar w:fldCharType="end"/>
      </w:r>
      <w:r w:rsidR="00402BA1" w:rsidRPr="00402BA1">
        <w:rPr>
          <w:rFonts w:ascii="Times New Roman" w:hAnsi="Times New Roman" w:cs="Times New Roman"/>
          <w:sz w:val="24"/>
          <w:szCs w:val="24"/>
        </w:rPr>
        <w:t>.</w:t>
      </w:r>
    </w:p>
    <w:p w14:paraId="6BD2F479" w14:textId="39B97F19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6.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Nb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vs Y tectonic discriminant diagrams after </w:t>
      </w:r>
      <w:hyperlink w:anchor="_ENREF_42" w:tooltip="Pearce, 1984 #12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Pearce&lt;/Author&gt;&lt;Year&gt;1984&lt;/Year&gt;&lt;RecNum&gt;121&lt;/RecNum&gt;&lt;DisplayText&gt;&lt;style font="Times New Roman"&gt;Pearce et al. (1984)&lt;/style&gt;&lt;/DisplayText&gt;&lt;record&gt;&lt;rec-number&gt;121&lt;/rec-number&gt;&lt;foreign-keys&gt;&lt;key app="EN" db-id="f09dd2fp8rw20pe59pjpxz5uxa52dedx2pap" timestamp="1569156629"&gt;121&lt;/key&gt;&lt;/foreign-keys&gt;&lt;ref-type name="Journal Article"&gt;17&lt;/ref-type&gt;&lt;contributors&gt;&lt;authors&gt;&lt;author&gt;Pearce, Julian A&lt;/author&gt;&lt;author&gt;Harris, Nigel B. W&lt;/author&gt;&lt;author&gt;Tindle, Andrew G&lt;/author&gt;&lt;/authors&gt;&lt;/contributors&gt;&lt;titles&gt;&lt;title&gt;Trace Element Discrimination Diagrams for the Tectonic Interpretation of Granitic Rocks&lt;/title&gt;&lt;secondary-title&gt;Journal of Petrology&lt;/secondary-title&gt;&lt;/titles&gt;&lt;periodical&gt;&lt;full-title&gt;Journal of Petrology&lt;/full-title&gt;&lt;/periodical&gt;&lt;pages&gt;956–983&lt;/pages&gt;&lt;volume&gt;25&lt;/volume&gt;&lt;number&gt;4&lt;/number&gt;&lt;dates&gt;&lt;year&gt;1984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Pearce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1984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. (A) Comparison of K-bentonites from O-S transition in South China and Early Paleozoic granitoids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Qinl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a; (B) Comparison of K-bentonites from O-S transition and Early Paleozoic granitoids in South China. Granitoids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Dabie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38" w:tooltip="Ma, 2004 #38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ChangQian&lt;/Author&gt;&lt;Year&gt;2004&lt;/Year&gt;&lt;RecNum&gt;381&lt;/RecNum&gt;&lt;DisplayText&gt;&lt;style font="Times New Roman"&gt;Ma et al. (2004)&lt;/style&gt;&lt;/DisplayText&gt;&lt;record&gt;&lt;rec-number&gt;381&lt;/rec-number&gt;&lt;foreign-keys&gt;&lt;key app="EN" db-id="f09dd2fp8rw20pe59pjpxz5uxa52dedx2pap" timestamp="1577581832"&gt;381&lt;/key&gt;&lt;/foreign-keys&gt;&lt;ref-type name="Journal Article"&gt;17&lt;/ref-type&gt;&lt;contributors&gt;&lt;authors&gt;&lt;author&gt;Ma, Changqian&lt;/author&gt;&lt;author&gt;Ming, Houli&lt;/author&gt;&lt;author&gt;Yang, Kungang&lt;/author&gt;&lt;/authors&gt;&lt;/contributors&gt;&lt;titles&gt;&lt;title&gt;An Ordovician magmatic arc at the northern foot of Dabie mountains: Evidence from geochronology and geochemistry of intrusive rocks&lt;/title&gt;&lt;secondary-title&gt;Acta Petrologica Sinica&lt;/secondary-title&gt;&lt;/titles&gt;&lt;periodical&gt;&lt;full-title&gt;Acta Petrologica Sinica&lt;/full-title&gt;&lt;/periodical&gt;&lt;pages&gt;393-402 (in Chinese with English abstract)&lt;/pages&gt;&lt;volume&gt;20&lt;/volume&gt;&lt;number&gt;3&lt;/number&gt;&lt;num-vols&gt;20&lt;/num-vols&gt;&lt;dates&gt;&lt;year&gt;2004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Ma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4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Style w:val="a8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402BA1" w:rsidRPr="00402BA1">
        <w:rPr>
          <w:rStyle w:val="a8"/>
          <w:rFonts w:ascii="Times New Roman" w:hAnsi="Times New Roman" w:cs="Times New Roman" w:hint="eastAsia"/>
          <w:color w:val="auto"/>
          <w:sz w:val="24"/>
          <w:szCs w:val="24"/>
          <w:u w:val="none"/>
        </w:rPr>
        <w:t>and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hyperlink w:anchor="_ENREF_78" w:tooltip="Zhang, 2007 #38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Zhang&lt;/Author&gt;&lt;Year&gt;2007&lt;/Year&gt;&lt;RecNum&gt;385&lt;/RecNum&gt;&lt;DisplayText&gt;&lt;style font="Times New Roman"&gt;Zhang et al. (2007)&lt;/style&gt;&lt;/DisplayText&gt;&lt;record&gt;&lt;rec-number&gt;385&lt;/rec-number&gt;&lt;foreign-keys&gt;&lt;key app="EN" db-id="f09dd2fp8rw20pe59pjpxz5uxa52dedx2pap" timestamp="1577583567"&gt;385&lt;/key&gt;&lt;/foreign-keys&gt;&lt;ref-type name="Journal Article"&gt;17&lt;/ref-type&gt;&lt;contributors&gt;&lt;authors&gt;&lt;author&gt;Zhang, Jinyang&lt;/author&gt;&lt;author&gt;Ma, Changqian&lt;/author&gt;&lt;author&gt;She, Zhenbing &lt;/author&gt;&lt;author&gt;Zhang, Xiangguo&lt;/author&gt;&lt;author&gt;Zhou, Hongsheng&lt;/author&gt;&lt;/authors&gt;&lt;/contributors&gt;&lt;titles&gt;&lt;title&gt;The Early Paleozoic Tiefosi syn-collisional granite in the northern Dabie Orogen: geochronological and geochemical constraints&lt;/title&gt;&lt;secondary-title&gt;Science in China Series D-Earth Science&lt;/secondary-title&gt;&lt;/titles&gt;&lt;periodical&gt;&lt;full-title&gt;Science in China Series D-Earth Science&lt;/full-title&gt;&lt;/periodical&gt;&lt;pages&gt;847-856&lt;/pages&gt;&lt;volume&gt;50&lt;/volume&gt;&lt;number&gt;6&lt;/number&gt;&lt;dates&gt;&lt;year&gt;200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Zh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Granitoids in norther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Qinl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a from </w:t>
      </w:r>
      <w:hyperlink w:anchor="_ENREF_29" w:tooltip="Li, 2001 #38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i&lt;/Author&gt;&lt;Year&gt;2001&lt;/Year&gt;&lt;RecNum&gt;386&lt;/RecNum&gt;&lt;DisplayText&gt;&lt;style font="Times New Roman"&gt;Li et al. (2001)&lt;/style&gt;&lt;/DisplayText&gt;&lt;record&gt;&lt;rec-number&gt;386&lt;/rec-number&gt;&lt;foreign-keys&gt;&lt;key app="EN" db-id="f09dd2fp8rw20pe59pjpxz5uxa52dedx2pap" timestamp="1577583660"&gt;386&lt;/key&gt;&lt;/foreign-keys&gt;&lt;ref-type name="Journal Article"&gt;17&lt;/ref-type&gt;&lt;contributors&gt;&lt;authors&gt;&lt;author&gt;Li, Wuping&lt;/author&gt;&lt;author&gt;Wang, Tao&lt;/author&gt;&lt;author&gt;Wang, Xiaoxia&lt;/author&gt;&lt;/authors&gt;&lt;/contributors&gt;&lt;titles&gt;&lt;title&gt;Source of Huichizi granitoid complex pluton in northern Qinling,Central China: constrained in element and isotopic geochemistry&lt;/title&gt;&lt;secondary-title&gt;&lt;style face="normal" font="default" size="100%"&gt;Earth Science Journal of China &lt;/style&gt;&lt;style face="normal" font="default" charset="134" size="100%"&gt;—&lt;/style&gt;&lt;style face="normal" font="default" size="100%"&gt;University of Geosciences &lt;/style&gt;&lt;/secondary-title&gt;&lt;/titles&gt;&lt;periodical&gt;&lt;full-title&gt;Earth Science Journal of China —University of Geosciences&lt;/full-title&gt;&lt;/periodical&gt;&lt;pages&gt;&lt;style face="normal" font="default" size="100%"&gt;269–278 (in&lt;/style&gt;&lt;style face="normal" font="default" charset="134" size="100%"&gt; &lt;/style&gt;&lt;style face="normal" font="default" size="100%"&gt;Chinese with English abstract)&lt;/style&gt;&lt;/pages&gt;&lt;volume&gt;26&lt;/volume&gt;&lt;number&gt;3&lt;/number&gt;&lt;dates&gt;&lt;year&gt;2001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1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45" w:tooltip="Qin, 2015 #38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Qin&lt;/Author&gt;&lt;Year&gt;2015&lt;/Year&gt;&lt;RecNum&gt;384&lt;/RecNum&gt;&lt;DisplayText&gt;&lt;style font="Times New Roman"&gt;Qin et al. (2015)&lt;/style&gt;&lt;/DisplayText&gt;&lt;record&gt;&lt;rec-number&gt;384&lt;/rec-number&gt;&lt;foreign-keys&gt;&lt;key app="EN" db-id="f09dd2fp8rw20pe59pjpxz5uxa52dedx2pap" timestamp="1577583003"&gt;384&lt;/key&gt;&lt;/foreign-keys&gt;&lt;ref-type name="Journal Article"&gt;17&lt;/ref-type&gt;&lt;contributors&gt;&lt;authors&gt;&lt;author&gt;Qin, Zhengwei&lt;/author&gt;&lt;author&gt;Wu, Yuanbao&lt;/author&gt;&lt;author&gt;Siebel, Wolfgang&lt;/author&gt;&lt;author&gt;Shan, Gao&lt;/author&gt;&lt;author&gt;Hao, Wang&lt;/author&gt;&lt;author&gt;Abdallsamed, Mohammed. I. M.&lt;/author&gt;&lt;author&gt;Zhang, Wenxiang&lt;/author&gt;&lt;author&gt;Yang, Saihong&lt;/author&gt;&lt;/authors&gt;&lt;/contributors&gt;&lt;titles&gt;&lt;title&gt;Genesis of adakitic granitoids by partial melting of thickened lower crust and its implications for early crustal growth: A case study from the Huichizi pluton, Qinling orogen, central China&lt;/title&gt;&lt;secondary-title&gt;Lithos&lt;/secondary-title&gt;&lt;/titles&gt;&lt;periodical&gt;&lt;full-title&gt;Lithos&lt;/full-title&gt;&lt;/periodical&gt;&lt;pages&gt;1-12&lt;/pages&gt;&lt;volume&gt;238&lt;/volume&gt;&lt;dates&gt;&lt;year&gt;2015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Qi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5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58" w:tooltip="Wang, 2009 #373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09&lt;/Year&gt;&lt;RecNum&gt;373&lt;/RecNum&gt;&lt;DisplayText&gt;&lt;style font="Times New Roman"&gt;Wang et al. (2009)&lt;/style&gt;&lt;/DisplayText&gt;&lt;record&gt;&lt;rec-number&gt;373&lt;/rec-number&gt;&lt;foreign-keys&gt;&lt;key app="EN" db-id="f09dd2fp8rw20pe59pjpxz5uxa52dedx2pap" timestamp="1577544220"&gt;373&lt;/key&gt;&lt;/foreign-keys&gt;&lt;ref-type name="Journal Article"&gt;17&lt;/ref-type&gt;&lt;contributors&gt;&lt;authors&gt;&lt;author&gt;Wang, Tao&lt;/author&gt;&lt;author&gt;Wang, Xiaoxia&lt;/author&gt;&lt;author&gt;Tian, Wei&lt;/author&gt;&lt;author&gt;Zhang, Chengli&lt;/author&gt;&lt;author&gt;Li, Wuping&lt;/author&gt;&lt;/authors&gt;&lt;/contributors&gt;&lt;titles&gt;&lt;title&gt;North Qinling Paleozoic granite associations and their variation in space and time: Implications for orogenic processes in the orogens of central China&lt;/title&gt;&lt;secondary-title&gt;Science in China&lt;/secondary-title&gt;&lt;/titles&gt;&lt;periodical&gt;&lt;full-title&gt;Science in China&lt;/full-title&gt;&lt;/periodical&gt;&lt;pages&gt;1359-1384&lt;/pages&gt;&lt;volume&gt;52&lt;/volume&gt;&lt;number&gt;9&lt;/number&gt;&lt;dates&gt;&lt;year&gt;200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47" w:tooltip="Ren, 2008 #37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Ren&lt;/Author&gt;&lt;Year&gt;2008&lt;/Year&gt;&lt;RecNum&gt;374&lt;/RecNum&gt;&lt;DisplayText&gt;&lt;style font="Times New Roman"&gt;Ren et al. (2008)&lt;/style&gt;&lt;/DisplayText&gt;&lt;record&gt;&lt;rec-number&gt;374&lt;/rec-number&gt;&lt;foreign-keys&gt;&lt;key app="EN" db-id="f09dd2fp8rw20pe59pjpxz5uxa52dedx2pap" timestamp="1577544271"&gt;374&lt;/key&gt;&lt;/foreign-keys&gt;&lt;ref-type name="Journal Article"&gt;17&lt;/ref-type&gt;&lt;contributors&gt;&lt;authors&gt;&lt;author&gt;Ren, Quanyan&lt;/author&gt;&lt;author&gt;Chen, Junlu&lt;/author&gt;&lt;author&gt;Wang, Zongqi&lt;/author&gt;&lt;author&gt;Yan, Zhen&lt;/author&gt;&lt;author&gt;Wang, Tao&lt;/author&gt;&lt;/authors&gt;&lt;/contributors&gt;&lt;titles&gt;&lt;title&gt;Zircon U-Pb and geochemical analyses for leucocratic intrusive rocks in pillow lavas in the Danfeng Group, north Qinling Mountains, China&lt;/title&gt;&lt;secondary-title&gt;Science in China Series D: Earth Sciences&lt;/secondary-title&gt;&lt;/titles&gt;&lt;periodical&gt;&lt;full-title&gt;Science in China Series D: Earth Sciences&lt;/full-title&gt;&lt;/periodical&gt;&lt;pages&gt;249-262&lt;/pages&gt;&lt;volume&gt;51&lt;/volume&gt;&lt;number&gt;2&lt;/number&gt;&lt;dates&gt;&lt;year&gt;200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Re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55" w:tooltip="Wang, 2018 #37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8&lt;/Year&gt;&lt;RecNum&gt;375&lt;/RecNum&gt;&lt;DisplayText&gt;&lt;style font="Times New Roman"&gt;Wang et al. (2018)&lt;/style&gt;&lt;/DisplayText&gt;&lt;record&gt;&lt;rec-number&gt;375&lt;/rec-number&gt;&lt;foreign-keys&gt;&lt;key app="EN" db-id="f09dd2fp8rw20pe59pjpxz5uxa52dedx2pap" timestamp="1577544755"&gt;375&lt;/key&gt;&lt;/foreign-keys&gt;&lt;ref-type name="Journal Article"&gt;17&lt;/ref-type&gt;&lt;contributors&gt;&lt;authors&gt;&lt;author&gt;Wang, Jiangbo &lt;/author&gt;&lt;author&gt;Qin,  Jiangfeng&lt;/author&gt;&lt;author&gt;Hu, Peng&lt;/author&gt;&lt;author&gt;Zhang, Liang&lt;/author&gt;&lt;author&gt;Zhao, Youdong&lt;/author&gt;&lt;author&gt;Zhang, Zezhong&lt;/author&gt;&lt;/authors&gt;&lt;/contributors&gt;&lt;titles&gt;&lt;title&gt;&lt;style face="normal" font="default" size="100%"&gt;Zircon U-Pb Ages and Geochemical Characteristics of the Two-stage Granitic Magamtism from the Kuanping Pluton in the Northern Qinling&lt;/style&gt;&lt;style face="normal" font="default" charset="134" size="100%"&gt; Mountains: Petrogenesis and Tectonic Implication &lt;/style&gt;&lt;/title&gt;&lt;secondary-title&gt;Geological Review&lt;/secondary-title&gt;&lt;/titles&gt;&lt;periodical&gt;&lt;full-title&gt;Geological Review&lt;/full-title&gt;&lt;/periodical&gt;&lt;pages&gt;127-140 (in Chinese with English abstract)&lt;/pages&gt;&lt;volume&gt;64&lt;/volume&gt;&lt;number&gt;1&lt;/number&gt;&lt;dates&gt;&lt;year&gt;201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68" w:tooltip="Xu, 2018 #378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Xu&lt;/Author&gt;&lt;Year&gt;2018&lt;/Year&gt;&lt;RecNum&gt;378&lt;/RecNum&gt;&lt;DisplayText&gt;&lt;style font="Times New Roman"&gt;Xu et al. (2018)&lt;/style&gt;&lt;/DisplayText&gt;&lt;record&gt;&lt;rec-number&gt;378&lt;/rec-number&gt;&lt;foreign-keys&gt;&lt;key app="EN" db-id="f09dd2fp8rw20pe59pjpxz5uxa52dedx2pap" timestamp="1577545354"&gt;378&lt;/key&gt;&lt;/foreign-keys&gt;&lt;ref-type name="Journal Article"&gt;17&lt;/ref-type&gt;&lt;contributors&gt;&lt;authors&gt;&lt;author&gt;Xu, Tong&lt;/author&gt;&lt;author&gt;Guo, Qiming&lt;/author&gt;&lt;author&gt;Chen, Qingmin&lt;/author&gt;&lt;author&gt;Wang, Qiang &lt;/author&gt;&lt;author&gt;Zhang, Shuanhou&lt;/author&gt;&lt;author&gt;Zuo, Wenqian&lt;/author&gt;&lt;author&gt;Ren, Cangzhi&lt;/author&gt;&lt;/authors&gt;&lt;/contributors&gt;&lt;titles&gt;&lt;title&gt;Age and Geochemical Features of the Early Silurian Jiguanya Highly Fractionated Syn-collisional Granites in the Baoji Area of North Qinling Orogen and Their Geological Significance&lt;/title&gt;&lt;secondary-title&gt;&lt;style face="normal" font="default" size="100%"&gt;Age and GeGeological Science and&lt;/style&gt;&lt;style face="normal" font="default" charset="134" size="100%"&gt; &lt;/style&gt;&lt;style face="normal" font="default" size="100%"&gt;Technology  Information&lt;/style&gt;&lt;/secondary-title&gt;&lt;/titles&gt;&lt;periodical&gt;&lt;full-title&gt;Age and GeGeological Science and Technology  Information&lt;/full-title&gt;&lt;/periodical&gt;&lt;pages&gt;79-87 (in Chinese with English abstract)&lt;/pages&gt;&lt;volume&gt;37&lt;/volume&gt;&lt;number&gt;1&lt;/number&gt;&lt;dates&gt;&lt;year&gt;201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X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76" w:tooltip="Yuan, 2017 #379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>
            <w:fldData xml:space="preserve">PEVuZE5vdGU+PENpdGUgQXV0aG9yWWVhcj0iMSI+PEF1dGhvcj5ZdWFuPC9BdXRob3I+PFllYXI+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</w:fldData>
          </w:fldChar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>
            <w:fldData xml:space="preserve">PEVuZE5vdGU+PENpdGUgQXV0aG9yWWVhcj0iMSI+PEF1dGhvcj5ZdWFuPC9BdXRob3I+PFllYXI+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</w:fldData>
          </w:fldChar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.DATA 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ua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72" w:tooltip="Yao, 2017 #380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ao&lt;/Author&gt;&lt;Year&gt;2017&lt;/Year&gt;&lt;RecNum&gt;380&lt;/RecNum&gt;&lt;DisplayText&gt;&lt;style font="Times New Roman"&gt;Yao et al. (2017)&lt;/style&gt;&lt;/DisplayText&gt;&lt;record&gt;&lt;rec-number&gt;380&lt;/rec-number&gt;&lt;foreign-keys&gt;&lt;key app="EN" db-id="f09dd2fp8rw20pe59pjpxz5uxa52dedx2pap" timestamp="1577581466"&gt;380&lt;/key&gt;&lt;/foreign-keys&gt;&lt;ref-type name="Journal Article"&gt;17&lt;/ref-type&gt;&lt;contributors&gt;&lt;authors&gt;&lt;author&gt;Yao, Zheng&lt;/author&gt;&lt;author&gt;Zhang, Yafeng&lt;/author&gt;&lt;author&gt;Yang, Tao&lt;/author&gt;&lt;author&gt;Pengfei, Y. I.&lt;/author&gt;&lt;author&gt;Zheng, Shuxin&lt;/author&gt;&lt;/authors&gt;&lt;/contributors&gt;&lt;titles&gt;&lt;title&gt;Zircon U-Pb Geochronology,Petrogeochemistry of Huangniupu Plutons in Western Section of the North Qinling Mountains and Their Geological Significance&lt;/title&gt;&lt;secondary-title&gt;Geoscience&lt;/secondary-title&gt;&lt;/titles&gt;&lt;periodical&gt;&lt;full-title&gt;Geoscience&lt;/full-title&gt;&lt;/periodical&gt;&lt;pages&gt;1157-1169 (in Chinese with English abstract)&lt;/pages&gt;&lt;volume&gt;31&lt;/volume&gt;&lt;number&gt;6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a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1" w:tooltip="Abdallsamed, 2017 #383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Abdallsamed&lt;/Author&gt;&lt;Year&gt;2017&lt;/Year&gt;&lt;RecNum&gt;383&lt;/RecNum&gt;&lt;DisplayText&gt;&lt;style font="Times New Roman"&gt;Abdallsamed et al. (2017)&lt;/style&gt;&lt;/DisplayText&gt;&lt;record&gt;&lt;rec-number&gt;383&lt;/rec-number&gt;&lt;foreign-keys&gt;&lt;key app="EN" db-id="f09dd2fp8rw20pe59pjpxz5uxa52dedx2pap" timestamp="1577582934"&gt;383&lt;/key&gt;&lt;/foreign-keys&gt;&lt;ref-type name="Journal Article"&gt;17&lt;/ref-type&gt;&lt;contributors&gt;&lt;authors&gt;&lt;author&gt;Abdallsamed,M. I.M.  &lt;/author&gt;&lt;author&gt;Wu, Yuan-Bao  &lt;/author&gt;&lt;author&gt;Zhang, Wenxiang &lt;/author&gt;&lt;author&gt;Zhou, Guangyan &lt;/author&gt;&lt;author&gt;Wang, Hao&lt;/author&gt;&lt;author&gt;Yang, Saihong &lt;/author&gt;&lt;/authors&gt;&lt;/contributors&gt;&lt;titles&gt;&lt;title&gt;Early Paleozoic high-Mg granodiorite from the Erlangping unit, North Qinling orogen, central China: Partial melting of metasomatic mantle during the initial back-arc opening &lt;/title&gt;&lt;secondary-title&gt;Liths&lt;/secondary-title&gt;&lt;/titles&gt;&lt;periodical&gt;&lt;full-title&gt;Liths&lt;/full-title&gt;&lt;/periodical&gt;&lt;pages&gt;282-294&lt;/pages&gt;&lt;volume&gt;288-289&lt;/volume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Abdallsamed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Central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Qinl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44" w:tooltip="Qin, 2014 #37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Qin&lt;/Author&gt;&lt;Year&gt;2014&lt;/Year&gt;&lt;RecNum&gt;372&lt;/RecNum&gt;&lt;DisplayText&gt;&lt;style font="Times New Roman"&gt;Qin et al. (2014)&lt;/style&gt;&lt;/DisplayText&gt;&lt;record&gt;&lt;rec-number&gt;372&lt;/rec-number&gt;&lt;foreign-keys&gt;&lt;key app="EN" db-id="f09dd2fp8rw20pe59pjpxz5uxa52dedx2pap" timestamp="1577543712"&gt;372&lt;/key&gt;&lt;/foreign-keys&gt;&lt;ref-type name="Journal Article"&gt;17&lt;/ref-type&gt;&lt;contributors&gt;&lt;authors&gt;&lt;author&gt;Qin, Zheng-wei&lt;/author&gt;&lt;author&gt;Wu, Yuan-Bao&lt;/author&gt;&lt;author&gt;Wang, Hao&lt;/author&gt;&lt;author&gt;Gao, Shan&lt;/author&gt;&lt;author&gt;Zhu, Liu-Qin&lt;/author&gt;&lt;author&gt;Zhou, Lian&lt;/author&gt;&lt;author&gt;Yang, Sai-Hong&lt;/author&gt;&lt;/authors&gt;&lt;/contributors&gt;&lt;titles&gt;&lt;title&gt;Geochronology, geochemistry, and isotope compositions of Piaochi S-type granitic intrusion in the Qinling orogen, central China: Petrogenesis and tectonic significance&lt;/title&gt;&lt;secondary-title&gt;Lithos&lt;/secondary-title&gt;&lt;/titles&gt;&lt;periodical&gt;&lt;full-title&gt;Lithos&lt;/full-title&gt;&lt;/periodical&gt;&lt;pages&gt;347-362&lt;/pages&gt;&lt;volume&gt;202-203&lt;/volume&gt;&lt;keywords&gt;&lt;keyword&gt;Zircon U–Pb dating&lt;/keyword&gt;&lt;keyword&gt;Hf–O isotope&lt;/keyword&gt;&lt;keyword&gt;Piaochi S-type granite&lt;/keyword&gt;&lt;keyword&gt;Qinling orogen&lt;/keyword&gt;&lt;keyword&gt;Exhumation&lt;/keyword&gt;&lt;/keywords&gt;&lt;dates&gt;&lt;year&gt;2014&lt;/year&gt;&lt;pub-dates&gt;&lt;date&gt;2014/08/01/&lt;/date&gt;&lt;/pub-dates&gt;&lt;/dates&gt;&lt;isbn&gt;0024-4937&lt;/isbn&gt;&lt;urls&gt;&lt;related-urls&gt;&lt;url&gt;http://www.sciencedirect.com/science/article/pii/S0024493714002047&lt;/url&gt;&lt;/related-urls&gt;&lt;/urls&gt;&lt;electronic-resource-num&gt;https://doi.org/10.1016/j.lithos.2014.06.006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Qi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4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Style w:val="a8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hyperlink w:anchor="_ENREF_57" w:tooltip="Wang, 2017 #38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7&lt;/Year&gt;&lt;RecNum&gt;382&lt;/RecNum&gt;&lt;DisplayText&gt;&lt;style font="Times New Roman"&gt;Wang et al. (2017b)&lt;/style&gt;&lt;/DisplayText&gt;&lt;record&gt;&lt;rec-number&gt;382&lt;/rec-number&gt;&lt;foreign-keys&gt;&lt;key app="EN" db-id="f09dd2fp8rw20pe59pjpxz5uxa52dedx2pap" timestamp="1577582554"&gt;382&lt;/key&gt;&lt;/foreign-keys&gt;&lt;ref-type name="Journal Article"&gt;17&lt;/ref-type&gt;&lt;contributors&gt;&lt;authors&gt;&lt;author&gt;Wang, Ruirui&lt;/author&gt;&lt;author&gt;Xu, Zhiqin&lt;/author&gt;&lt;author&gt;Santosh, M.&lt;/author&gt;&lt;author&gt;Liang, Fenghua&lt;/author&gt;&lt;author&gt;Fu, Xuehai&lt;/author&gt;&lt;/authors&gt;&lt;/contributors&gt;&lt;titles&gt;&lt;title&gt;Petrogenesis and tectonic implications of the Early Paleozoic intermediate and mafic intrusions in the South Qinling Belt, Central China: Constraints from geochemistry, zircon U–Pb geochronology and Hf isotopes&lt;/title&gt;&lt;secondary-title&gt;Tectonophysics&lt;/secondary-title&gt;&lt;/titles&gt;&lt;periodical&gt;&lt;full-title&gt;Tectonophysics&lt;/full-title&gt;&lt;/periodical&gt;&lt;pages&gt;S0040195117302184&lt;/pages&gt;&lt;volume&gt;712-713&lt;/volume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b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Easter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Qinli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28" w:tooltip="Li, 2019 #37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i&lt;/Author&gt;&lt;Year&gt;2019&lt;/Year&gt;&lt;RecNum&gt;376&lt;/RecNum&gt;&lt;DisplayText&gt;&lt;style font="Times New Roman"&gt;Li et al. (2019)&lt;/style&gt;&lt;/DisplayText&gt;&lt;record&gt;&lt;rec-number&gt;376&lt;/rec-number&gt;&lt;foreign-keys&gt;&lt;key app="EN" db-id="f09dd2fp8rw20pe59pjpxz5uxa52dedx2pap" timestamp="1577544890"&gt;376&lt;/key&gt;&lt;/foreign-keys&gt;&lt;ref-type name="Journal Article"&gt;17&lt;/ref-type&gt;&lt;contributors&gt;&lt;authors&gt;&lt;author&gt;Li, K&lt;/author&gt;&lt;author&gt;Fang, H&lt;/author&gt;&lt;author&gt;Guo, J&lt;/author&gt;&lt;author&gt;Liu, K&lt;/author&gt;&lt;author&gt;Wang, X&lt;/author&gt;&lt;/authors&gt;&lt;/contributors&gt;&lt;titles&gt;&lt;title&gt;Petrogeochemistry, Zircon U-Pb Dating and Geological Significance of Two-Mica Granites from Wuduoshan Granite in Nanzhao County, Eastern Qinling Mountains&lt;/title&gt;&lt;secondary-title&gt;&lt;style face="normal" font="default" size="100%"&gt;Earth Science&lt;/style&gt;&lt;style face="normal" font="default" charset="134" size="100%"&gt;—&lt;/style&gt;&lt;style face="normal" font="default" size="100%"&gt;Journal of China University of Geosciences&lt;/style&gt;&lt;/secondary-title&gt;&lt;/titles&gt;&lt;periodical&gt;&lt;full-title&gt;Earth Science—Journal of China University of geosciences&lt;/full-title&gt;&lt;/periodical&gt;&lt;pages&gt;123–134 (in Chinese with English abstract)&lt;/pages&gt;&lt;volume&gt;44&lt;/volume&gt;&lt;number&gt;1&lt;/number&gt;&lt;dates&gt;&lt;year&gt;201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Granitoids date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ongb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24" w:tooltip="Jiang, 2009 #38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Jiang&lt;/Author&gt;&lt;Year&gt;2009&lt;/Year&gt;&lt;RecNum&gt;387&lt;/RecNum&gt;&lt;DisplayText&gt;&lt;style font="Times New Roman"&gt;Jiang et al. (2009)&lt;/style&gt;&lt;/DisplayText&gt;&lt;record&gt;&lt;rec-number&gt;387&lt;/rec-number&gt;&lt;foreign-keys&gt;&lt;key app="EN" db-id="f09dd2fp8rw20pe59pjpxz5uxa52dedx2pap" timestamp="1577584014"&gt;387&lt;/key&gt;&lt;/foreign-keys&gt;&lt;ref-type name="Journal Article"&gt;17&lt;/ref-type&gt;&lt;contributors&gt;&lt;authors&gt;&lt;author&gt;Jiang, Sihong&lt;/author&gt;&lt;author&gt;Nie, Fengjun &lt;/author&gt;&lt;author&gt;Fang, Donghui&lt;/author&gt;&lt;author&gt;Liu, Yifei&lt;/author&gt;&lt;/authors&gt;&lt;/contributors&gt;&lt;titles&gt;&lt;title&gt;Geochronology and Geochemical Features of the Main Intrusive Rocks in the Weishancheng Area , Tongbai County , Henan&lt;/title&gt;&lt;secondary-title&gt;Acta Geologica Sinica&lt;/secondary-title&gt;&lt;/titles&gt;&lt;periodical&gt;&lt;full-title&gt;Acta Geologica Sinica&lt;/full-title&gt;&lt;/periodical&gt;&lt;pages&gt;1011-1029 (in Chinese with English abstact)&lt;/pages&gt;&lt;volume&gt;83&lt;/volume&gt;&lt;number&gt;7&lt;/number&gt;&lt;dates&gt;&lt;year&gt;200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Ji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31" w:tooltip="Li, 2018 #37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i&lt;/Author&gt;&lt;Year&gt;2018&lt;/Year&gt;&lt;RecNum&gt;377&lt;/RecNum&gt;&lt;DisplayText&gt;&lt;style font="Times New Roman"&gt;Li et al. (2018)&lt;/style&gt;&lt;/DisplayText&gt;&lt;record&gt;&lt;rec-number&gt;377&lt;/rec-number&gt;&lt;foreign-keys&gt;&lt;key app="EN" db-id="f09dd2fp8rw20pe59pjpxz5uxa52dedx2pap" timestamp="1577545021"&gt;377&lt;/key&gt;&lt;/foreign-keys&gt;&lt;ref-type name="Journal Article"&gt;17&lt;/ref-type&gt;&lt;contributors&gt;&lt;authors&gt;&lt;author&gt;Li, Y.&lt;/author&gt;&lt;author&gt;Zhang, P.&lt;/author&gt;&lt;author&gt;He, X.&lt;/author&gt;&lt;author&gt;Zhang, S.&lt;/author&gt;&lt;/authors&gt;&lt;/contributors&gt;&lt;titles&gt;&lt;title&gt;Zircon U - Pb Dating, geochemical characteristics of the gneissic granite from North Qinling terrain in Tongbai area and their geological significance&lt;/title&gt;&lt;secondary-title&gt;Northwestern Geology&lt;/secondary-title&gt;&lt;/titles&gt;&lt;periodical&gt;&lt;full-title&gt;Northwestern Geology&lt;/full-title&gt;&lt;/periodical&gt;&lt;pages&gt;&lt;style face="normal" font="default" size="100%"&gt;82–96  (in&lt;/style&gt;&lt;style face="normal" font="default" charset="134" size="100%"&gt; &lt;/style&gt;&lt;style face="normal" font="default" size="100%"&gt;Chinese with English abstract)&lt;/style&gt;&lt;/pages&gt;&lt;volume&gt;51&lt;/volume&gt;&lt;number&gt;4&lt;/number&gt;&lt;dates&gt;&lt;year&gt;2018&lt;/year&gt;&lt;pub-dates&gt;&lt;date&gt;01/01&lt;/date&gt;&lt;/pub-dates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54" w:tooltip="Wang, 2017 #37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7&lt;/Year&gt;&lt;RecNum&gt;371&lt;/RecNum&gt;&lt;DisplayText&gt;&lt;style font="Times New Roman"&gt;Wang et al. (2017a)&lt;/style&gt;&lt;/DisplayText&gt;&lt;record&gt;&lt;rec-number&gt;371&lt;/rec-number&gt;&lt;foreign-keys&gt;&lt;key app="EN" db-id="f09dd2fp8rw20pe59pjpxz5uxa52dedx2pap" timestamp="1577543313"&gt;371&lt;/key&gt;&lt;/foreign-keys&gt;&lt;ref-type name="Journal Article"&gt;17&lt;/ref-type&gt;&lt;contributors&gt;&lt;authors&gt;&lt;author&gt;Wang, Hao&lt;/author&gt;&lt;author&gt;Wu, Yuan-Bao&lt;/author&gt;&lt;author&gt;Yang, Jin-Hui&lt;/author&gt;&lt;author&gt;Qin, Zheng-Wei&lt;/author&gt;&lt;author&gt;Duan, Rui-Chun&lt;/author&gt;&lt;author&gt;Zhou, Lian&lt;/author&gt;&lt;author&gt;Yang, Sai-Hong&lt;/author&gt;&lt;/authors&gt;&lt;/contributors&gt;&lt;titles&gt;&lt;title&gt;Crustal basement controls granitoid magmatism, and implications for generation of continental crust in subduction zones: A Sr–Nd–Hf–O isotopic study from the Paleozoic Tongbai orogen, central China&lt;/title&gt;&lt;secondary-title&gt;Lithos&lt;/secondary-title&gt;&lt;/titles&gt;&lt;periodical&gt;&lt;full-title&gt;Lithos&lt;/full-title&gt;&lt;/periodical&gt;&lt;pages&gt;298-315&lt;/pages&gt;&lt;volume&gt;282-283&lt;/volume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a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. Granitoids date in eastern Guangxi from </w:t>
      </w:r>
      <w:hyperlink w:anchor="_ENREF_30" w:tooltip="Li, 2017 #40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i&lt;/Author&gt;&lt;Year&gt;2017&lt;/Year&gt;&lt;RecNum&gt;402&lt;/RecNum&gt;&lt;DisplayText&gt;&lt;style font="Times New Roman"&gt;Li et al. (2017)&lt;/style&gt;&lt;/DisplayText&gt;&lt;record&gt;&lt;rec-number&gt;402&lt;/rec-number&gt;&lt;foreign-keys&gt;&lt;key app="EN" db-id="f09dd2fp8rw20pe59pjpxz5uxa52dedx2pap" timestamp="1577618907"&gt;402&lt;/key&gt;&lt;/foreign-keys&gt;&lt;ref-type name="Journal Article"&gt;17&lt;/ref-type&gt;&lt;contributors&gt;&lt;authors&gt;&lt;author&gt;Li, Xiaofeng &lt;/author&gt;&lt;author&gt;Yu, Yong &lt;/author&gt;&lt;author&gt;Wang, Chunzeng &lt;/author&gt;&lt;/authors&gt;&lt;/contributors&gt;&lt;titles&gt;&lt;title&gt;Caledonian granitoids in the Jinxiu area, Guangxi, South China: Implications for their tectonic setting&lt;/title&gt;&lt;secondary-title&gt;Lithos&lt;/secondary-title&gt;&lt;/titles&gt;&lt;periodical&gt;&lt;full-title&gt;Lithos&lt;/full-title&gt;&lt;/periodical&gt;&lt;pages&gt;249-260&lt;/pages&gt;&lt;volume&gt;272–273&lt;/volume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41" w:tooltip="Nong, 2017 #39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Nong&lt;/Author&gt;&lt;Year&gt;2017&lt;/Year&gt;&lt;RecNum&gt;391&lt;/RecNum&gt;&lt;DisplayText&gt;&lt;style font="Times New Roman"&gt;Nong et al. (2017)&lt;/style&gt;&lt;/DisplayText&gt;&lt;record&gt;&lt;rec-number&gt;391&lt;/rec-number&gt;&lt;foreign-keys&gt;&lt;key app="EN" db-id="f09dd2fp8rw20pe59pjpxz5uxa52dedx2pap" timestamp="1577615088"&gt;391&lt;/key&gt;&lt;/foreign-keys&gt;&lt;ref-type name="Journal Article"&gt;17&lt;/ref-type&gt;&lt;contributors&gt;&lt;authors&gt;&lt;author&gt;Nong, Junnian&lt;/author&gt;&lt;author&gt;Zou, Yu&lt;/author&gt;&lt;author&gt;Qiu, Enlu&lt;/author&gt;&lt;author&gt;Guo, Shangyu &lt;/author&gt;&lt;author&gt;Ye, Xusong &lt;/author&gt;&lt;author&gt;Xiang, Feng &lt;/author&gt;&lt;author&gt;Wen, Ming &lt;/author&gt;&lt;author&gt;Lu, Shiyi&lt;/author&gt;&lt;/authors&gt;&lt;/contributors&gt;&lt;titles&gt;&lt;title&gt;Petrogenesis of Dacun and Gulong plutons in southeast Guangxi: Constraints from geochemistry, zircon U-Pb ages and Hf isotope&lt;/title&gt;&lt;secondary-title&gt;Geological Bulletin of China&lt;/secondary-title&gt;&lt;/titles&gt;&lt;periodical&gt;&lt;full-title&gt;Geological Bulletin of China&lt;/full-title&gt;&lt;/periodical&gt;&lt;pages&gt;224-237(in Chinese with abstract)&lt;/pages&gt;&lt;volume&gt;36&lt;/volume&gt;&lt;number&gt;2/3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No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81" w:tooltip="Zou, 2017 #39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Zou&lt;/Author&gt;&lt;Year&gt;2017&lt;/Year&gt;&lt;RecNum&gt;392&lt;/RecNum&gt;&lt;DisplayText&gt;&lt;style font="Times New Roman"&gt;Zou et al. (2017)&lt;/style&gt;&lt;/DisplayText&gt;&lt;record&gt;&lt;rec-number&gt;392&lt;/rec-number&gt;&lt;foreign-keys&gt;&lt;key app="EN" db-id="f09dd2fp8rw20pe59pjpxz5uxa52dedx2pap" timestamp="1577615403"&gt;392&lt;/key&gt;&lt;/foreign-keys&gt;&lt;ref-type name="Journal Article"&gt;17&lt;/ref-type&gt;&lt;contributors&gt;&lt;authors&gt;&lt;author&gt;Zou, Yu&lt;/author&gt;&lt;author&gt;Nong, Junnian&lt;/author&gt;&lt;author&gt;Guo, Shangyu&lt;/author&gt;&lt;author&gt;Huang, Xiqiang&lt;/author&gt;&lt;author&gt;Sun, Minghang&lt;/author&gt;&lt;author&gt;Deng, Bin&lt;/author&gt;&lt;/authors&gt;&lt;/contributors&gt;&lt;titles&gt;&lt;title&gt;Petrogenesis of the Shangmushui Pluton in southeast Guangxi Province: constraints from Petrochemistry, Zircon U-Pb ages and Hf Isotope&lt;/title&gt;&lt;secondary-title&gt;Journal of Mineralogy and Petrology&lt;/secondary-title&gt;&lt;/titles&gt;&lt;periodical&gt;&lt;full-title&gt;Journal of Mineralogy and Petrology&lt;/full-title&gt;&lt;/periodical&gt;&lt;pages&gt;52-62 (in Chinese with English abstract)&lt;/pages&gt;&lt;volume&gt;37&lt;/volume&gt;&lt;number&gt;2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Zo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25" w:tooltip="Jiang, 2017 #40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Jiang&lt;/Author&gt;&lt;Year&gt;2017&lt;/Year&gt;&lt;RecNum&gt;405&lt;/RecNum&gt;&lt;DisplayText&gt;&lt;style font="Times New Roman"&gt;Jiang et al. (2017)&lt;/style&gt;&lt;/DisplayText&gt;&lt;record&gt;&lt;rec-number&gt;405&lt;/rec-number&gt;&lt;foreign-keys&gt;&lt;key app="EN" db-id="f09dd2fp8rw20pe59pjpxz5uxa52dedx2pap" timestamp="1577620238"&gt;405&lt;/key&gt;&lt;/foreign-keys&gt;&lt;ref-type name="Journal Article"&gt;17&lt;/ref-type&gt;&lt;contributors&gt;&lt;authors&gt;&lt;author&gt;Jiang, Xingzhou&lt;/author&gt;&lt;author&gt;Kang, Zhiqiang&lt;/author&gt;&lt;author&gt;Xu, Jifeng&lt;/author&gt;&lt;author&gt;Feng, Zuohai&lt;/author&gt;&lt;author&gt;Pang, Chongjin&lt;/author&gt;&lt;author&gt;Fang, Guicong&lt;/author&gt;&lt;author&gt;Wu, Jiachang&lt;/author&gt;&lt;author&gt;Xiong, Songquan&lt;/author&gt;&lt;/authors&gt;&lt;/contributors&gt;&lt;titles&gt;&lt;title&gt;Early paleozoic granodioritic plutons in the Shedong W–Mo ore district, Guangxi, southern China: Products of re-melting of middle Proterozoic crust due to magma underplating&lt;/title&gt;&lt;secondary-title&gt;Journal of Asian Earth Sciences&lt;/secondary-title&gt;&lt;/titles&gt;&lt;periodical&gt;&lt;full-title&gt;Journal of Asian Earth Sciences&lt;/full-title&gt;&lt;/periodical&gt;&lt;pages&gt;59-73&lt;/pages&gt;&lt;volume&gt;141&lt;/volume&gt;&lt;keywords&gt;&lt;keyword&gt;Granodiorite&lt;/keyword&gt;&lt;keyword&gt;Mafic microgranular enclave&lt;/keyword&gt;&lt;keyword&gt;Geochronology&lt;/keyword&gt;&lt;keyword&gt;Geochemistry&lt;/keyword&gt;&lt;keyword&gt;Tectonic setting&lt;/keyword&gt;&lt;keyword&gt;Shedong W–Mo ore district&lt;/keyword&gt;&lt;keyword&gt;Dayaoshan Uplift&lt;/keyword&gt;&lt;/keywords&gt;&lt;dates&gt;&lt;year&gt;2017&lt;/year&gt;&lt;pub-dates&gt;&lt;date&gt;2017/06/15/&lt;/date&gt;&lt;/pub-dates&gt;&lt;/dates&gt;&lt;isbn&gt;1367-9120&lt;/isbn&gt;&lt;urls&gt;&lt;related-urls&gt;&lt;url&gt;http://www.sciencedirect.com/science/article/pii/S1367912016303212&lt;/url&gt;&lt;/related-urls&gt;&lt;/urls&gt;&lt;electronic-resource-num&gt;https://doi.org/10.1016/j.jseaes.2016.11.004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Ji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northeastern Guangxi from </w:t>
      </w:r>
      <w:hyperlink w:anchor="_ENREF_3" w:tooltip="Bai, 2015 #40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Bai&lt;/Author&gt;&lt;Year&gt;2015&lt;/Year&gt;&lt;RecNum&gt;406&lt;/RecNum&gt;&lt;DisplayText&gt;&lt;style font="Times New Roman"&gt;Bai et al. (2015)&lt;/style&gt;&lt;/DisplayText&gt;&lt;record&gt;&lt;rec-number&gt;406&lt;/rec-number&gt;&lt;foreign-keys&gt;&lt;key app="EN" db-id="f09dd2fp8rw20pe59pjpxz5uxa52dedx2pap" timestamp="1577620911"&gt;406&lt;/key&gt;&lt;/foreign-keys&gt;&lt;ref-type name="Journal Article"&gt;17&lt;/ref-type&gt;&lt;contributors&gt;&lt;authors&gt;&lt;author&gt;Bai, Daoyuan&lt;/author&gt;&lt;author&gt;Zhong, Xiang&lt;/author&gt;&lt;author&gt;Jia Pengyuan&lt;/author&gt;&lt;author&gt;Xiong, Xiong&lt;/author&gt;&lt;author&gt;Huang Wenyi&lt;/author&gt;&lt;/authors&gt;&lt;/contributors&gt;&lt;titles&gt;&lt;title&gt;The zircon SHRIMP U-Pb dating, geochemical characteristics and tectonic setting of Caledonian Yuechengling pluton in the western segment of the Nanling Mountains &lt;/title&gt;&lt;secondary-title&gt;Cheochimica&lt;/secondary-title&gt;&lt;/titles&gt;&lt;periodical&gt;&lt;full-title&gt;Cheochimica&lt;/full-title&gt;&lt;/periodical&gt;&lt;pages&gt;&lt;style face="normal" font="default" size="100%"&gt;27-42 (in Chinese with English&lt;/style&gt;&lt;style face="normal" font="default" charset="134" size="100%"&gt; &lt;/style&gt;&lt;style face="normal" font="default" size="100%"&gt;abstract)&lt;/style&gt;&lt;/pages&gt;&lt;volume&gt;44&lt;/volume&gt;&lt;number&gt;1&lt;/number&gt;&lt;dates&gt;&lt;year&gt;2015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Ba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5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11" w:tooltip="Cheng, 2016 #393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Cheng&lt;/Author&gt;&lt;Year&gt;2016&lt;/Year&gt;&lt;RecNum&gt;393&lt;/RecNum&gt;&lt;DisplayText&gt;&lt;style font="Times New Roman"&gt;Cheng et al. (2016)&lt;/style&gt;&lt;/DisplayText&gt;&lt;record&gt;&lt;rec-number&gt;393&lt;/rec-number&gt;&lt;foreign-keys&gt;&lt;key app="EN" db-id="f09dd2fp8rw20pe59pjpxz5uxa52dedx2pap" timestamp="1577615519"&gt;393&lt;/key&gt;&lt;/foreign-keys&gt;&lt;ref-type name="Journal Article"&gt;17&lt;/ref-type&gt;&lt;contributors&gt;&lt;authors&gt;&lt;author&gt;Cheng, Shunbo&lt;/author&gt;&lt;author&gt;Jianming, F. U.&lt;/author&gt;&lt;author&gt;Liyan, M. A.&lt;/author&gt;&lt;author&gt;Youyue, L. U.&lt;/author&gt;&lt;author&gt;Kou, Xiaohu&lt;/author&gt;&lt;author&gt;Zhang, Liguo&lt;/author&gt;&lt;author&gt;Huang, Huilan&lt;/author&gt;&lt;/authors&gt;&lt;/contributors&gt;&lt;titles&gt;&lt;title&gt;Origin of the Yuechengling Caledonian Granitic Batholith,Northeastern Guangxi:Constraint from Zircon U-Pb Geochronology, Geochemistry and Nd-Hf   Isotopes&lt;/title&gt;&lt;secondary-title&gt;Geotectonica Et Metallogenia&lt;/secondary-title&gt;&lt;/titles&gt;&lt;periodical&gt;&lt;full-title&gt;Geotectonica Et Metallogenia&lt;/full-title&gt;&lt;/periodical&gt;&lt;pages&gt;853-872 (in Chinese with English abstract)&lt;/pages&gt;&lt;volume&gt;40&lt;/volume&gt;&lt;number&gt;4&lt;/number&gt;&lt;dates&gt;&lt;year&gt;2016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Che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.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 (2016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8" w:tooltip="Chen, 2012 #39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Chen&lt;/Author&gt;&lt;Year&gt;2012&lt;/Year&gt;&lt;RecNum&gt;394&lt;/RecNum&gt;&lt;DisplayText&gt;&lt;style font="Times New Roman"&gt;Chen et al. (2012)&lt;/style&gt;&lt;/DisplayText&gt;&lt;record&gt;&lt;rec-number&gt;394&lt;/rec-number&gt;&lt;foreign-keys&gt;&lt;key app="EN" db-id="f09dd2fp8rw20pe59pjpxz5uxa52dedx2pap" timestamp="1577615874"&gt;394&lt;/key&gt;&lt;/foreign-keys&gt;&lt;ref-type name="Journal Article"&gt;17&lt;/ref-type&gt;&lt;contributors&gt;&lt;authors&gt;&lt;author&gt;Chen, Shunbo&lt;/author&gt;&lt;author&gt;Fu, Jianming&lt;/author&gt;&lt;author&gt;Chen, Xiqing&lt;/author&gt;&lt;author&gt;Ma, Liyan &lt;/author&gt;&lt;author&gt;Lu, Youyue &lt;/author&gt;&lt;/authors&gt;&lt;/contributors&gt;&lt;titles&gt;&lt;title&gt;Zircon SHRIMP U-Pb Dating and Geochemical characteristics of Haiyangshan Monzogranitic Batholith, Northeast Guangxi&lt;/title&gt;&lt;secondary-title&gt;Geology and Mineral Resources of South China&lt;/secondary-title&gt;&lt;/titles&gt;&lt;periodical&gt;&lt;full-title&gt;Geology and Mineral Resources of South China&lt;/full-title&gt;&lt;/periodical&gt;&lt;pages&gt;132-140 (in Chinese with English abstract)&lt;/pages&gt;&lt;volume&gt;28&lt;/volume&gt;&lt;number&gt;2&lt;/number&gt;&lt;dates&gt;&lt;year&gt;2012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Che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. 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lastRenderedPageBreak/>
          <w:t>(2012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Wugong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from </w:t>
      </w:r>
      <w:hyperlink w:anchor="_ENREF_79" w:tooltip="Zhong, 2016 #40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Zhong&lt;/Author&gt;&lt;Year&gt;2016&lt;/Year&gt;&lt;RecNum&gt;407&lt;/RecNum&gt;&lt;DisplayText&gt;&lt;style font="Times New Roman"&gt;Zhong et al. (2016)&lt;/style&gt;&lt;/DisplayText&gt;&lt;record&gt;&lt;rec-number&gt;407&lt;/rec-number&gt;&lt;foreign-keys&gt;&lt;key app="EN" db-id="f09dd2fp8rw20pe59pjpxz5uxa52dedx2pap" timestamp="1577623868"&gt;407&lt;/key&gt;&lt;/foreign-keys&gt;&lt;ref-type name="Journal Article"&gt;17&lt;/ref-type&gt;&lt;contributors&gt;&lt;authors&gt;&lt;author&gt;Zhong, Yufang&lt;/author&gt;&lt;author&gt;Wang, Lianxun&lt;/author&gt;&lt;author&gt;Zhao, Junhong&lt;/author&gt;&lt;author&gt;Liu, Lei&lt;/author&gt;&lt;author&gt;Ma, Changqian&lt;/author&gt;&lt;author&gt;Zheng, Jianping&lt;/author&gt;&lt;author&gt;Zhang, Zejun&lt;/author&gt;&lt;author&gt;Luo, Biji&lt;/author&gt;&lt;/authors&gt;&lt;/contributors&gt;&lt;titles&gt;&lt;title&gt;Partial melting of an ancient sub-continental lithospheric mantle in the early Paleozoic intracontinental regime and its contribution to petrogenesis of the coeval peraluminous granites in South China&lt;/title&gt;&lt;secondary-title&gt;Lithos&lt;/secondary-title&gt;&lt;/titles&gt;&lt;periodical&gt;&lt;full-title&gt;Lithos&lt;/full-title&gt;&lt;/periodical&gt;&lt;pages&gt;224-238&lt;/pages&gt;&lt;volume&gt;264&lt;/volume&gt;&lt;keywords&gt;&lt;keyword&gt;Sub-continental lithospheric mantle&lt;/keyword&gt;&lt;keyword&gt;Intracontinental orogen&lt;/keyword&gt;&lt;keyword&gt;Paleozoic&lt;/keyword&gt;&lt;keyword&gt;South China&lt;/keyword&gt;&lt;keyword&gt;Appinite–granite association&lt;/keyword&gt;&lt;keyword&gt;Peraluminous granites&lt;/keyword&gt;&lt;/keywords&gt;&lt;dates&gt;&lt;year&gt;2016&lt;/year&gt;&lt;pub-dates&gt;&lt;date&gt;2016/11/01/&lt;/date&gt;&lt;/pub-dates&gt;&lt;/dates&gt;&lt;isbn&gt;0024-4937&lt;/isbn&gt;&lt;urls&gt;&lt;related-urls&gt;&lt;url&gt;http://www.sciencedirect.com/science/article/pii/S0024493716302420&lt;/url&gt;&lt;/related-urls&gt;&lt;/urls&gt;&lt;electronic-resource-num&gt;https://doi.org/10.1016/j.lithos.2016.08.026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Zho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6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34" w:tooltip="Lou, 2002 #39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ou&lt;/Author&gt;&lt;Year&gt;2002&lt;/Year&gt;&lt;RecNum&gt;397&lt;/RecNum&gt;&lt;DisplayText&gt;&lt;style font="Times New Roman"&gt;Lou et al. (2002)&lt;/style&gt;&lt;/DisplayText&gt;&lt;record&gt;&lt;rec-number&gt;397&lt;/rec-number&gt;&lt;foreign-keys&gt;&lt;key app="EN" db-id="f09dd2fp8rw20pe59pjpxz5uxa52dedx2pap" timestamp="1577616891"&gt;397&lt;/key&gt;&lt;/foreign-keys&gt;&lt;ref-type name="Journal Article"&gt;17&lt;/ref-type&gt;&lt;contributors&gt;&lt;authors&gt;&lt;author&gt;Lou, Fasheng&lt;/author&gt;&lt;author&gt;Shu, Liangshu&lt;/author&gt;&lt;author&gt;Yu, Jinhai&lt;/author&gt;&lt;author&gt;Wang, Dzi&lt;/author&gt;&lt;/authors&gt;&lt;/contributors&gt;&lt;titles&gt;&lt;title&gt;Petrological and Geochemical Characteristics and Origin of the wugongshan Dome Granite, Jiangxi Province&lt;/title&gt;&lt;secondary-title&gt;Geological Review&lt;/secondary-title&gt;&lt;/titles&gt;&lt;periodical&gt;&lt;full-title&gt;Geological Review&lt;/full-title&gt;&lt;/periodical&gt;&lt;pages&gt;80-88 (in Chinese with English abstract)&lt;/pages&gt;&lt;volume&gt;48&lt;/volume&gt;&lt;number&gt;1&lt;/number&gt;&lt;dates&gt;&lt;year&gt;2002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o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2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61" w:tooltip="Wu, 2003 #400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u&lt;/Author&gt;&lt;Year&gt;2003&lt;/Year&gt;&lt;RecNum&gt;400&lt;/RecNum&gt;&lt;DisplayText&gt;&lt;style font="Times New Roman"&gt;Wu and Zhang (2003)&lt;/style&gt;&lt;/DisplayText&gt;&lt;record&gt;&lt;rec-number&gt;400&lt;/rec-number&gt;&lt;foreign-keys&gt;&lt;key app="EN" db-id="f09dd2fp8rw20pe59pjpxz5uxa52dedx2pap" timestamp="1577618154"&gt;400&lt;/key&gt;&lt;/foreign-keys&gt;&lt;ref-type name="Journal Article"&gt;17&lt;/ref-type&gt;&lt;contributors&gt;&lt;authors&gt;&lt;author&gt;Wu, Fujiang &lt;/author&gt;&lt;author&gt;Zhang, Fangrong &lt;/author&gt;&lt;/authors&gt;&lt;/contributors&gt;&lt;titles&gt;&lt;title&gt;Features and genesis of Caledonian granites in the Wugongshan in the eastern segment of the northern margin of South China plate&lt;/title&gt;&lt;secondary-title&gt;Geology in China&lt;/secondary-title&gt;&lt;/titles&gt;&lt;periodical&gt;&lt;full-title&gt;Geology in China&lt;/full-title&gt;&lt;/periodical&gt;&lt;pages&gt;166-172 (in Chinese with English abstract)&lt;/pages&gt;&lt;volume&gt;30&lt;/volume&gt;&lt;number&gt;2&lt;/number&gt;&lt;dates&gt;&lt;year&gt;2003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Wu &amp; Zhang (2003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67" w:tooltip="Xu, 2006 #39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Xu&lt;/Author&gt;&lt;Year&gt;2006&lt;/Year&gt;&lt;RecNum&gt;396&lt;/RecNum&gt;&lt;DisplayText&gt;&lt;style font="Times New Roman"&gt;Xu et al. (2006)&lt;/style&gt;&lt;/DisplayText&gt;&lt;record&gt;&lt;rec-number&gt;396&lt;/rec-number&gt;&lt;foreign-keys&gt;&lt;key app="EN" db-id="f09dd2fp8rw20pe59pjpxz5uxa52dedx2pap" timestamp="1577616568"&gt;396&lt;/key&gt;&lt;/foreign-keys&gt;&lt;ref-type name="Journal Article"&gt;17&lt;/ref-type&gt;&lt;contributors&gt;&lt;authors&gt;&lt;author&gt;Xu, Deru &lt;/author&gt;&lt;author&gt;Chen, Guanghao &lt;/author&gt;&lt;author&gt;Xia, Bin &lt;/author&gt;&lt;author&gt;Li, Pengchun&lt;/author&gt;&lt;author&gt;He, Zhuanli&lt;/author&gt;&lt;/authors&gt;&lt;/contributors&gt;&lt;titles&gt;&lt;title&gt;The Caledonian Adakite-Like Granodiorites in Banshanpu Area, Eastern Hunan Province, South China: Petrogenesis and Geological significance&lt;/title&gt;&lt;secondary-title&gt;Geological Journal of China Universities&lt;/secondary-title&gt;&lt;/titles&gt;&lt;periodical&gt;&lt;full-title&gt;Geological Journal of China Universities&lt;/full-title&gt;&lt;/periodical&gt;&lt;pages&gt;507-521 (in Chinese with English abstract)&lt;/pages&gt;&lt;volume&gt;12&lt;/volume&gt;&lt;number&gt;4&lt;/number&gt;&lt;dates&gt;&lt;year&gt;2006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Xu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 xml:space="preserve"> 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6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10" w:tooltip="Cheng, 2009 #39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Cheng&lt;/Author&gt;&lt;Year&gt;2009&lt;/Year&gt;&lt;RecNum&gt;395&lt;/RecNum&gt;&lt;DisplayText&gt;&lt;style font="Times New Roman"&gt;Cheng et al. (2009)&lt;/style&gt;&lt;/DisplayText&gt;&lt;record&gt;&lt;rec-number&gt;395&lt;/rec-number&gt;&lt;foreign-keys&gt;&lt;key app="EN" db-id="f09dd2fp8rw20pe59pjpxz5uxa52dedx2pap" timestamp="1577616176"&gt;395&lt;/key&gt;&lt;/foreign-keys&gt;&lt;ref-type name="Journal Article"&gt;17&lt;/ref-type&gt;&lt;contributors&gt;&lt;authors&gt;&lt;author&gt;Cheng, Shunbo&lt;/author&gt;&lt;author&gt;Jianming, F. U.&lt;/author&gt;&lt;author&gt;Deming, X. U.&lt;/author&gt;&lt;author&gt;Liyan, M. A.&lt;/author&gt;&lt;author&gt;Pang, Yingchun&lt;/author&gt;&lt;author&gt;Cao, Liang&lt;/author&gt;&lt;/authors&gt;&lt;/contributors&gt;&lt;titles&gt;&lt;title&gt;Geochemical Characteristics and Petrogenensis of Xuehuading Granitic Batholith and its Enclaves,South China&lt;/title&gt;&lt;secondary-title&gt;Geotectonica Et Metallogenia&lt;/secondary-title&gt;&lt;/titles&gt;&lt;periodical&gt;&lt;full-title&gt;Geotectonica Et Metallogenia&lt;/full-title&gt;&lt;/periodical&gt;&lt;pages&gt;588-597 (in Chinese with English abstract)&lt;/pages&gt;&lt;volume&gt;33&lt;/volume&gt;&lt;number&gt;4&lt;/number&gt;&lt;dates&gt;&lt;year&gt;200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Che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Yunk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a from </w:t>
      </w:r>
      <w:hyperlink w:anchor="_ENREF_43" w:tooltip="Peng, 2006 #398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Peng&lt;/Author&gt;&lt;Year&gt;2006&lt;/Year&gt;&lt;RecNum&gt;398&lt;/RecNum&gt;&lt;DisplayText&gt;&lt;style font="Times New Roman"&gt;Peng et al. (2006)&lt;/style&gt;&lt;/DisplayText&gt;&lt;record&gt;&lt;rec-number&gt;398&lt;/rec-number&gt;&lt;foreign-keys&gt;&lt;key app="EN" db-id="f09dd2fp8rw20pe59pjpxz5uxa52dedx2pap" timestamp="1577617305"&gt;398&lt;/key&gt;&lt;/foreign-keys&gt;&lt;ref-type name="Journal Article"&gt;17&lt;/ref-type&gt;&lt;contributors&gt;&lt;authors&gt;&lt;author&gt;Peng, Songbai &lt;/author&gt;&lt;author&gt;Jin, Zhenmin&lt;/author&gt;&lt;author&gt;Liu, Yunhua &lt;/author&gt;&lt;author&gt;Fu, JIanming &lt;/author&gt;&lt;author&gt;He, Longqing&lt;/author&gt;&lt;author&gt;Cai, Minghai&lt;/author&gt;&lt;author&gt;Wang, Yanbin&lt;/author&gt;&lt;/authors&gt;&lt;/contributors&gt;&lt;titles&gt;&lt;title&gt;Petrochemistry, Chronology and Tectonic Setting of Strong Peraluminous Anatectic Granitoids in Yunkai Orogenic Belt, Western Guangdong Province, China&lt;/title&gt;&lt;secondary-title&gt;Journal of China University of Geosciences&lt;/secondary-title&gt;&lt;/titles&gt;&lt;periodical&gt;&lt;full-title&gt;Journal of China University of Geosciences&lt;/full-title&gt;&lt;/periodical&gt;&lt;pages&gt;1-12 (in Chinese with English abstract)&lt;/pages&gt;&lt;volume&gt;17&lt;/volume&gt;&lt;number&gt;1&lt;/number&gt;&lt;dates&gt;&lt;year&gt;2006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Pe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6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75" w:tooltip="Yu, 2018 #403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u&lt;/Author&gt;&lt;Year&gt;2018&lt;/Year&gt;&lt;RecNum&gt;403&lt;/RecNum&gt;&lt;DisplayText&gt;&lt;style font="Times New Roman"&gt;Yu et al. (2018)&lt;/style&gt;&lt;/DisplayText&gt;&lt;record&gt;&lt;rec-number&gt;403&lt;/rec-number&gt;&lt;foreign-keys&gt;&lt;key app="EN" db-id="f09dd2fp8rw20pe59pjpxz5uxa52dedx2pap" timestamp="1577619983"&gt;403&lt;/key&gt;&lt;/foreign-keys&gt;&lt;ref-type name="Journal Article"&gt;17&lt;/ref-type&gt;&lt;contributors&gt;&lt;authors&gt;&lt;author&gt;Yu, Yang&lt;/author&gt;&lt;author&gt;Huang, Xiao Long&lt;/author&gt;&lt;author&gt;Sun, Min&lt;/author&gt;&lt;author&gt;He, Peng Li&lt;/author&gt;&lt;/authors&gt;&lt;/contributors&gt;&lt;titles&gt;&lt;title&gt;Petrogenesis of granitoids and associated xenoliths in the early Paleozoic Baoxu and Enping plutons, South China: Implications for the evolution of the Wuyi-Yunkai intracontinental orogen&lt;/title&gt;&lt;secondary-title&gt;Journal of Asian Earth Sciences&lt;/secondary-title&gt;&lt;/titles&gt;&lt;periodical&gt;&lt;full-title&gt;Journal of Asian Earth Sciences&lt;/full-title&gt;&lt;/periodical&gt;&lt;pages&gt;59–74&lt;/pages&gt;&lt;volume&gt;156&lt;/volume&gt;&lt;keywords&gt;&lt;keyword&gt;Xenolith&lt;/keyword&gt;&lt;keyword&gt;Ancient suture zone&lt;/keyword&gt;&lt;keyword&gt;Intracontinental orogeny&lt;/keyword&gt;&lt;keyword&gt;Continental growth&lt;/keyword&gt;&lt;keyword&gt;South China&lt;/keyword&gt;&lt;/keywords&gt;&lt;dates&gt;&lt;year&gt;2018&lt;/year&gt;&lt;pub-dates&gt;&lt;date&gt;2018/05/01/&lt;/date&gt;&lt;/pub-dates&gt;&lt;/dates&gt;&lt;isbn&gt;1367-9120&lt;/isbn&gt;&lt;urls&gt;&lt;related-urls&gt;&lt;url&gt;http://www.sciencedirect.com/science/article/pii/S1367912018300129&lt;/url&gt;&lt;/related-urls&gt;&lt;/urls&gt;&lt;electronic-resource-num&gt;https://doi.org/10.1016/j.jseaes.2018.01.012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69" w:tooltip="Yan, 2017 #408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an&lt;/Author&gt;&lt;Year&gt;2017&lt;/Year&gt;&lt;RecNum&gt;408&lt;/RecNum&gt;&lt;DisplayText&gt;&lt;style font="Times New Roman"&gt;Yan et al. (2017)&lt;/style&gt;&lt;/DisplayText&gt;&lt;record&gt;&lt;rec-number&gt;408&lt;/rec-number&gt;&lt;foreign-keys&gt;&lt;key app="EN" db-id="f09dd2fp8rw20pe59pjpxz5uxa52dedx2pap" timestamp="1577625553"&gt;408&lt;/key&gt;&lt;/foreign-keys&gt;&lt;ref-type name="Journal Article"&gt;17&lt;/ref-type&gt;&lt;contributors&gt;&lt;authors&gt;&lt;author&gt;Yan, Chaolei&lt;/author&gt;&lt;author&gt;Shu, Liangshu&lt;/author&gt;&lt;author&gt;Michel, Faure&lt;/author&gt;&lt;author&gt;Chen, Yan&lt;/author&gt;&lt;author&gt;Li, Cheng&lt;/author&gt;&lt;/authors&gt;&lt;/contributors&gt;&lt;titles&gt;&lt;title&gt;Early Paleozoic intracontinental orogeny in the Yunkai domain, South China Block: New insights from field observations, zircon U–Pb geochronological and geochemical investigations&lt;/title&gt;&lt;secondary-title&gt;Lithos&lt;/secondary-title&gt;&lt;/titles&gt;&lt;periodical&gt;&lt;full-title&gt;Lithos&lt;/full-title&gt;&lt;/periodical&gt;&lt;pages&gt;320-333&lt;/pages&gt;&lt;volume&gt;268-271&lt;/volume&gt;&lt;keywords&gt;&lt;keyword&gt;Early Paleozoic granitoids&lt;/keyword&gt;&lt;keyword&gt;U–Pb geochronology&lt;/keyword&gt;&lt;keyword&gt;Geochemistry&lt;/keyword&gt;&lt;keyword&gt;Hf isotope&lt;/keyword&gt;&lt;keyword&gt;Yunkai domain&lt;/keyword&gt;&lt;keyword&gt;South China&lt;/keyword&gt;&lt;/keywords&gt;&lt;dates&gt;&lt;year&gt;2017&lt;/year&gt;&lt;pub-dates&gt;&lt;date&gt;2017/01/01/&lt;/date&gt;&lt;/pub-dates&gt;&lt;/dates&gt;&lt;isbn&gt;0024-4937&lt;/isbn&gt;&lt;urls&gt;&lt;related-urls&gt;&lt;url&gt;http://www.sciencedirect.com/science/article/pii/S0024493716304091&lt;/url&gt;&lt;/related-urls&gt;&lt;/urls&gt;&lt;electronic-resource-num&gt;https://doi.org/10.1016/j.lithos.2016.11.013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a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Wuyi area from </w:t>
      </w:r>
      <w:hyperlink w:anchor="_ENREF_33" w:tooltip="Liu, 2008 #399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iu&lt;/Author&gt;&lt;Year&gt;2008&lt;/Year&gt;&lt;RecNum&gt;399&lt;/RecNum&gt;&lt;DisplayText&gt;&lt;style font="Times New Roman"&gt;Liu et al. (2008)&lt;/style&gt;&lt;/DisplayText&gt;&lt;record&gt;&lt;rec-number&gt;399&lt;/rec-number&gt;&lt;foreign-keys&gt;&lt;key app="EN" db-id="f09dd2fp8rw20pe59pjpxz5uxa52dedx2pap" timestamp="1577617870"&gt;399&lt;/key&gt;&lt;/foreign-keys&gt;&lt;ref-type name="Journal Article"&gt;17&lt;/ref-type&gt;&lt;contributors&gt;&lt;authors&gt;&lt;author&gt;Liu, Rui &lt;/author&gt;&lt;author&gt;Zhang, Li &lt;/author&gt;&lt;author&gt;Zhou, Hanwen&lt;/author&gt;&lt;author&gt;Zhong, Zengqiu &lt;/author&gt;&lt;author&gt;Zeng, Wen &lt;/author&gt;&lt;author&gt;Xiang, Hua &lt;/author&gt;&lt;author&gt;Jin, Song &lt;/author&gt;&lt;author&gt;Lu, Xinqian &lt;/author&gt;&lt;author&gt;Li, Chunzhong&lt;/author&gt;&lt;/authors&gt;&lt;/contributors&gt;&lt;titles&gt;&lt;title&gt;Petrogenesis of the Caledonian migmatites and related granites in northwestern Fujian Province, South China: syn-deformational crustal anaexis&lt;/title&gt;&lt;secondary-title&gt;Acta  Geologica Sinica&lt;/secondary-title&gt;&lt;/titles&gt;&lt;periodical&gt;&lt;full-title&gt;Acta  Geologica Sinica&lt;/full-title&gt;&lt;/periodical&gt;&lt;pages&gt;1205-1222 (in Chinese with English abstract)&lt;/pages&gt;&lt;volume&gt;24&lt;/volume&gt;&lt;number&gt;6&lt;/number&gt;&lt;dates&gt;&lt;year&gt;200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Liu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 xml:space="preserve"> 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77" w:tooltip="Zeng, 2008 #40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Zeng&lt;/Author&gt;&lt;Year&gt;2008&lt;/Year&gt;&lt;RecNum&gt;401&lt;/RecNum&gt;&lt;DisplayText&gt;&lt;style font="Times New Roman"&gt;Zeng et al. (2008)&lt;/style&gt;&lt;/DisplayText&gt;&lt;record&gt;&lt;rec-number&gt;401&lt;/rec-number&gt;&lt;foreign-keys&gt;&lt;key app="EN" db-id="f09dd2fp8rw20pe59pjpxz5uxa52dedx2pap" timestamp="1577618436"&gt;401&lt;/key&gt;&lt;/foreign-keys&gt;&lt;ref-type name="Journal Article"&gt;17&lt;/ref-type&gt;&lt;contributors&gt;&lt;authors&gt;&lt;author&gt;Zeng, Wen &lt;/author&gt;&lt;author&gt;Li, Zhang&lt;/author&gt;&lt;author&gt;Zhou, Hanwen&lt;/author&gt;&lt;author&gt; Zhong, Zengqiu&lt;/author&gt;&lt;author&gt;Xiang, Hua &lt;/author&gt;&lt;author&gt;Liu, Rui &lt;/author&gt;&lt;author&gt;Jin, Song&lt;/author&gt;&lt;author&gt;Lü, Xinqian &lt;/author&gt;&lt;author&gt;Li, Chunzhong &lt;/author&gt;&lt;/authors&gt;&lt;/contributors&gt;&lt;titles&gt;&lt;title&gt;Caledonian reworking of Paleoproterozoic basement in the Cathaysia Block: Constraints from zircon U-Pb dating, Hf isotopes and trace elements&lt;/title&gt;&lt;secondary-title&gt;Chinese Science Bulletin&lt;/secondary-title&gt;&lt;/titles&gt;&lt;periodical&gt;&lt;full-title&gt;Chinese Science Bulletin&lt;/full-title&gt;&lt;/periodical&gt;&lt;pages&gt;97-106&lt;/pages&gt;&lt;volume&gt;53&lt;/volume&gt;&lt;number&gt;06&lt;/number&gt;&lt;dates&gt;&lt;year&gt;200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Ze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62" w:tooltip="Xia, 2014 #40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Xia&lt;/Author&gt;&lt;Year&gt;2014&lt;/Year&gt;&lt;RecNum&gt;404&lt;/RecNum&gt;&lt;DisplayText&gt;&lt;style font="Times New Roman"&gt;Xia et al. (2014)&lt;/style&gt;&lt;/DisplayText&gt;&lt;record&gt;&lt;rec-number&gt;404&lt;/rec-number&gt;&lt;foreign-keys&gt;&lt;key app="EN" db-id="f09dd2fp8rw20pe59pjpxz5uxa52dedx2pap" timestamp="1577620127"&gt;404&lt;/key&gt;&lt;/foreign-keys&gt;&lt;ref-type name="Journal Article"&gt;17&lt;/ref-type&gt;&lt;contributors&gt;&lt;authors&gt;&lt;author&gt;Xia, Yan&lt;/author&gt;&lt;author&gt;Xu, Xisheng&lt;/author&gt;&lt;author&gt;Zou, Haibo&lt;/author&gt;&lt;author&gt;Liu, Lei&lt;/author&gt;&lt;/authors&gt;&lt;/contributors&gt;&lt;titles&gt;&lt;title&gt;Early Paleozoic crust–mantle interaction and lithosphere delamination in South China Block: Evidence from geochronology, geochemistry, and Sr–Nd–Hf isotopes of granites&lt;/title&gt;&lt;secondary-title&gt;Lithos&lt;/secondary-title&gt;&lt;/titles&gt;&lt;periodical&gt;&lt;full-title&gt;Lithos&lt;/full-title&gt;&lt;/periodical&gt;&lt;pages&gt;416-435&lt;/pages&gt;&lt;volume&gt;184-187&lt;/volume&gt;&lt;keywords&gt;&lt;keyword&gt;South China&lt;/keyword&gt;&lt;keyword&gt;Early Paleozoic granites&lt;/keyword&gt;&lt;keyword&gt;Zircon U–Pb–Hf isotopes&lt;/keyword&gt;&lt;keyword&gt;Assimilation fractional crystallization (AFC) process&lt;/keyword&gt;&lt;keyword&gt;Delamination&lt;/keyword&gt;&lt;/keywords&gt;&lt;dates&gt;&lt;year&gt;2014&lt;/year&gt;&lt;pub-dates&gt;&lt;date&gt;2014/01/01/&lt;/date&gt;&lt;/pub-dates&gt;&lt;/dates&gt;&lt;isbn&gt;0024-4937&lt;/isbn&gt;&lt;urls&gt;&lt;related-urls&gt;&lt;url&gt;http://www.sciencedirect.com/science/article/pii/S0024493713003976&lt;/url&gt;&lt;/related-urls&gt;&lt;/urls&gt;&lt;electronic-resource-num&gt;https://doi.org/10.1016/j.lithos.2013.11.014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Xia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4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59" w:tooltip="Wang, 2011 #190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Wang&lt;/Author&gt;&lt;Year&gt;2011&lt;/Year&gt;&lt;RecNum&gt;190&lt;/RecNum&gt;&lt;DisplayText&gt;&lt;style font="Times New Roman"&gt;Wang et al. (2011)&lt;/style&gt;&lt;/DisplayText&gt;&lt;record&gt;&lt;rec-number&gt;190&lt;/rec-number&gt;&lt;foreign-keys&gt;&lt;key app="EN" db-id="f09dd2fp8rw20pe59pjpxz5uxa52dedx2pap" timestamp="1573394482"&gt;190&lt;/key&gt;&lt;/foreign-keys&gt;&lt;ref-type name="Journal Article"&gt;17&lt;/ref-type&gt;&lt;contributors&gt;&lt;authors&gt;&lt;author&gt;Wang, Yue Jun&lt;/author&gt;&lt;author&gt;Zhang, Ai Mei&lt;/author&gt;&lt;author&gt;Fan, Wei Ming&lt;/author&gt;&lt;author&gt;Zhao, Guo Chun&lt;/author&gt;&lt;author&gt;Zhang, Guo Wei&lt;/author&gt;&lt;author&gt;Zhang, Yu zhi&lt;/author&gt;&lt;author&gt;Zhang, Fei fei&lt;/author&gt;&lt;author&gt;Li, San Zhong&lt;/author&gt;&lt;/authors&gt;&lt;/contributors&gt;&lt;titles&gt;&lt;title&gt;Kwangsian crustal anatexis within the eastern South China Block: Geochemical, zircon U–Pb geochronological and Hf isotopic fingerprints from the gneissoid granites of Wugong and Wuyi–Yunkai Domains&lt;/title&gt;&lt;secondary-title&gt;Lithos&lt;/secondary-title&gt;&lt;/titles&gt;&lt;periodical&gt;&lt;full-title&gt;Lithos&lt;/full-title&gt;&lt;/periodical&gt;&lt;pages&gt;239–260&lt;/pages&gt;&lt;volume&gt;127&lt;/volume&gt;&lt;number&gt;1&lt;/number&gt;&lt;keywords&gt;&lt;keyword&gt;Zircon U–Pb geochronology&lt;/keyword&gt;&lt;keyword&gt;Hf isotopic composition&lt;/keyword&gt;&lt;keyword&gt;Whole rocks geochemistry&lt;/keyword&gt;&lt;keyword&gt;Kwangsian gneissoid granites&lt;/keyword&gt;&lt;keyword&gt;Intracontinental crustal anatexis&lt;/keyword&gt;&lt;keyword&gt;Eastern South China Block&lt;/keyword&gt;&lt;/keywords&gt;&lt;dates&gt;&lt;year&gt;2011&lt;/year&gt;&lt;pub-dates&gt;&lt;date&gt;2011/11/01/&lt;/date&gt;&lt;/pub-dates&gt;&lt;/dates&gt;&lt;isbn&gt;0024-4937&lt;/isbn&gt;&lt;urls&gt;&lt;related-urls&gt;&lt;url&gt;http://www.sciencedirect.com/science/article/pii/S0024493711002222&lt;/url&gt;&lt;/related-urls&gt;&lt;/urls&gt;&lt;electronic-resource-num&gt;https://doi.org/10.1016/j.lithos.2011.07.027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W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1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Southern Jiangxi-Northern Guangdong from </w:t>
      </w:r>
      <w:hyperlink w:anchor="_ENREF_39" w:tooltip="Meng, 2016 #388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Meng&lt;/Author&gt;&lt;Year&gt;2016&lt;/Year&gt;&lt;RecNum&gt;388&lt;/RecNum&gt;&lt;DisplayText&gt;&lt;style font="Times New Roman"&gt;Meng et al. (2016)&lt;/style&gt;&lt;/DisplayText&gt;&lt;record&gt;&lt;rec-number&gt;388&lt;/rec-number&gt;&lt;foreign-keys&gt;&lt;key app="EN" db-id="f09dd2fp8rw20pe59pjpxz5uxa52dedx2pap" timestamp="1577614285"&gt;388&lt;/key&gt;&lt;/foreign-keys&gt;&lt;ref-type name="Journal Article"&gt;17&lt;/ref-type&gt;&lt;contributors&gt;&lt;authors&gt;&lt;author&gt;Meng, Lei &lt;/author&gt;&lt;author&gt;Zhang, Zhanshi &lt;/author&gt;&lt;author&gt;Wu, Yi&lt;/author&gt;&lt;author&gt;Liu, Jing &lt;/author&gt;&lt;author&gt;Shao, Fei &lt;/author&gt;&lt;author&gt;Hua, Jin &lt;/author&gt;&lt;author&gt;Chen, Rui&lt;/author&gt;&lt;/authors&gt;&lt;/contributors&gt;&lt;titles&gt;&lt;title&gt;&lt;style face="normal" font="default" size="100%"&gt;The&lt;/style&gt;&lt;style face="normal" font="default" charset="134" size="100%"&gt; &lt;/style&gt;&lt;style face="normal" font="default" size="100%"&gt;Geochemistry&lt;/style&gt;&lt;style face="normal" font="default" charset="134" size="100%"&gt; &lt;/style&gt;&lt;style face="normal" font="default" size="100%"&gt;Features and&lt;/style&gt;&lt;style face="normal" font="default" charset="134" size="100%"&gt; &lt;/style&gt;&lt;style face="normal" font="default" size="100%"&gt;Petrogenesis of&lt;/style&gt;&lt;style face="normal" font="default" charset="134" size="100%"&gt; &lt;/style&gt;&lt;style face="normal" font="default" size="100%"&gt;Dabu&lt;/style&gt;&lt;style face="normal" font="default" charset="134" size="100%"&gt; &lt;/style&gt;&lt;style face="normal" font="default" size="100%"&gt;Caledonian Granite in&lt;/style&gt;&lt;style face="normal" font="default" charset="134" size="100%"&gt; &lt;/style&gt;&lt;style face="normal" font="default" size="100%"&gt;Southern&lt;/style&gt;&lt;style face="normal" font="default" charset="134" size="100%"&gt; &lt;/style&gt;&lt;style face="normal" font="default" size="100%"&gt;Jiangxi Province&lt;/style&gt;&lt;/title&gt;&lt;secondary-title&gt;Uranium Geology&lt;/secondary-title&gt;&lt;/titles&gt;&lt;periodical&gt;&lt;full-title&gt;Uranium Geology&lt;/full-title&gt;&lt;/periodical&gt;&lt;pages&gt;13-22(in Chinese with abstract)&lt;/pages&gt;&lt;volume&gt;32&lt;/volume&gt;&lt;number&gt;1&lt;/number&gt;&lt;dates&gt;&lt;year&gt;2016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Me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6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46" w:tooltip="Qin, 2018 #389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Qin&lt;/Author&gt;&lt;Year&gt;2018&lt;/Year&gt;&lt;RecNum&gt;389&lt;/RecNum&gt;&lt;DisplayText&gt;&lt;style font="Times New Roman"&gt;Qin et al. (2018)&lt;/style&gt;&lt;/DisplayText&gt;&lt;record&gt;&lt;rec-number&gt;389&lt;/rec-number&gt;&lt;foreign-keys&gt;&lt;key app="EN" db-id="f09dd2fp8rw20pe59pjpxz5uxa52dedx2pap" timestamp="1577614479"&gt;389&lt;/key&gt;&lt;/foreign-keys&gt;&lt;ref-type name="Journal Article"&gt;17&lt;/ref-type&gt;&lt;contributors&gt;&lt;authors&gt;&lt;author&gt;Qin, Zhengwei&lt;/author&gt;&lt;author&gt;Fu, Jianming &lt;/author&gt;&lt;author&gt;Lu, Youyue &lt;/author&gt;&lt;author&gt;Ma, Liyan &lt;/author&gt;&lt;author&gt;Cheng, Shunbo &lt;/author&gt;&lt;/authors&gt;&lt;/contributors&gt;&lt;titles&gt;&lt;title&gt;Petrogenesis and Geological Significance of the Early Paleozoic Huashan Pluton in Northern Guangdong Huashan Pluton in Northern Guangdong&lt;/title&gt;&lt;secondary-title&gt;Geological Science and Technology Information&lt;/secondary-title&gt;&lt;/titles&gt;&lt;periodical&gt;&lt;full-title&gt;Geological Science and Technology Information&lt;/full-title&gt;&lt;/periodical&gt;&lt;pages&gt;1-12 (in Chinese with English abstract)&lt;/pages&gt;&lt;volume&gt;37&lt;/volume&gt;&lt;number&gt;3&lt;/number&gt;&lt;dates&gt;&lt;year&gt;2018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Qin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35" w:tooltip="Luo, 2017 #390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uo&lt;/Author&gt;&lt;Year&gt;2017&lt;/Year&gt;&lt;RecNum&gt;390&lt;/RecNum&gt;&lt;DisplayText&gt;&lt;style font="Times New Roman"&gt;Luo et al. (2017a)&lt;/style&gt;&lt;/DisplayText&gt;&lt;record&gt;&lt;rec-number&gt;390&lt;/rec-number&gt;&lt;foreign-keys&gt;&lt;key app="EN" db-id="f09dd2fp8rw20pe59pjpxz5uxa52dedx2pap" timestamp="1577614600"&gt;390&lt;/key&gt;&lt;/foreign-keys&gt;&lt;ref-type name="Journal Article"&gt;17&lt;/ref-type&gt;&lt;contributors&gt;&lt;authors&gt;&lt;author&gt;Luo, Chunlin &lt;/author&gt;&lt;author&gt;Liu, Gaofeng &lt;/author&gt;&lt;author&gt;Zuo, Zufa&lt;/author&gt;&lt;/authors&gt;&lt;/contributors&gt;&lt;titles&gt;&lt;title&gt;LA-ICP-MS Zircon U-Pb Ages and Geochemical Characteristics of the Pingshi Granitic Pluton in Southern Jiangxi and Their Tectonic Significance&lt;/title&gt;&lt;secondary-title&gt;East China Geology&lt;/secondary-title&gt;&lt;/titles&gt;&lt;periodical&gt;&lt;full-title&gt;East China Geology&lt;/full-title&gt;&lt;/periodical&gt;&lt;pages&gt;79-88 (in Chinese with English abstract)&lt;/pages&gt;&lt;volume&gt;37&lt;/volume&gt;&lt;number&gt;2&lt;/number&gt;&lt;dates&gt;&lt;year&gt;2017&lt;/year&gt;&lt;pub-dates&gt;&lt;date&gt;01/01&lt;/date&gt;&lt;/pub-dates&gt;&lt;/dates&gt;&lt;urls&gt;&lt;/urls&gt;&lt;electronic-resource-num&gt;10.12677/AG.2017.73045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u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a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K-bentonite from </w:t>
      </w:r>
      <w:hyperlink w:anchor="_ENREF_19" w:tooltip="Hu, 2009 #16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&lt;/Author&gt;&lt;Year&gt;2009&lt;/Year&gt;&lt;RecNum&gt;164&lt;/RecNum&gt;&lt;DisplayText&gt;&lt;style font="Times New Roman"&gt;Hu et al. (2009)&lt;/style&gt;&lt;/DisplayText&gt;&lt;record&gt;&lt;rec-number&gt;164&lt;/rec-number&gt;&lt;foreign-keys&gt;&lt;key app="EN" db-id="f09dd2fp8rw20pe59pjpxz5uxa52dedx2pap" timestamp="1571584133"&gt;164&lt;/key&gt;&lt;/foreign-keys&gt;&lt;ref-type name="Journal Article"&gt;17&lt;/ref-type&gt;&lt;contributors&gt;&lt;authors&gt;&lt;author&gt;Hu, Yan Hua&lt;/author&gt;&lt;author&gt;Sun, Wei Dong&lt;/author&gt;&lt;author&gt;Ding, Xing&lt;/author&gt;&lt;author&gt;Wang, Fangyue&lt;/author&gt;&lt;author&gt;Ling, Mingxing&lt;/author&gt;&lt;author&gt;LIU, JIAN&lt;/author&gt;&lt;/authors&gt;&lt;/contributors&gt;&lt;titles&gt;&lt;title&gt;Volcanic event at the Ordovician-Silurian Boundary: The message from K-bentonite of Yangtze  Block&lt;/title&gt;&lt;secondary-title&gt;Acta  Ptrologica Sinica&lt;/secondary-title&gt;&lt;/titles&gt;&lt;periodical&gt;&lt;full-title&gt;Acta  Ptrologica Sinica&lt;/full-title&gt;&lt;/periodical&gt;&lt;pages&gt;3298–3308 (in Chinese with English abstract)&lt;/pages&gt;&lt;volume&gt;25&lt;/volume&gt;&lt;number&gt;12&lt;/number&gt;&lt;dates&gt;&lt;year&gt;200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50" w:tooltip="Su, 2009 #7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Su&lt;/Author&gt;&lt;Year&gt;2009&lt;/Year&gt;&lt;RecNum&gt;71&lt;/RecNum&gt;&lt;DisplayText&gt;&lt;style font="Times New Roman"&gt;Su et al. (2009)&lt;/style&gt;&lt;/DisplayText&gt;&lt;record&gt;&lt;rec-number&gt;71&lt;/rec-number&gt;&lt;foreign-keys&gt;&lt;key app="EN" db-id="f09dd2fp8rw20pe59pjpxz5uxa52dedx2pap" timestamp="1568361419"&gt;71&lt;/key&gt;&lt;/foreign-keys&gt;&lt;ref-type name="Journal Article"&gt;17&lt;/ref-type&gt;&lt;contributors&gt;&lt;authors&gt;&lt;author&gt;Su, Wen Bo&lt;/author&gt;&lt;author&gt;Huff, Warren D.&lt;/author&gt;&lt;author&gt;Ettensohn, Frank R.&lt;/author&gt;&lt;author&gt;Liu, Xiao Ming&lt;/author&gt;&lt;author&gt;Zhang, Ji En&lt;/author&gt;&lt;author&gt;Li, Zhi Ming&lt;/author&gt;&lt;/authors&gt;&lt;/contributors&gt;&lt;titles&gt;&lt;title&gt;K-bentonite, black-shale and flysch successions at the Ordovician–Silurian transition, South China: Possible sedimentary responses to the accretion of Cathaysia to the Yangtze Block and its implications for the evolution of Gondwana&lt;/title&gt;&lt;secondary-title&gt;Gondwana Research&lt;/secondary-title&gt;&lt;/titles&gt;&lt;periodical&gt;&lt;full-title&gt;Gondwana Research&lt;/full-title&gt;&lt;/periodical&gt;&lt;pages&gt;111–130&lt;/pages&gt;&lt;volume&gt;15&lt;/volume&gt;&lt;number&gt;1&lt;/number&gt;&lt;dates&gt;&lt;year&gt;200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74" w:tooltip="Yi, 2014 #291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i&lt;/Author&gt;&lt;Year&gt;2014&lt;/Year&gt;&lt;RecNum&gt;291&lt;/RecNum&gt;&lt;DisplayText&gt;&lt;style font="Times New Roman"&gt;Yi et al. (2014)&lt;/style&gt;&lt;/DisplayText&gt;&lt;record&gt;&lt;rec-number&gt;291&lt;/rec-number&gt;&lt;foreign-keys&gt;&lt;key app="EN" db-id="f09dd2fp8rw20pe59pjpxz5uxa52dedx2pap" timestamp="1574930165"&gt;291&lt;/key&gt;&lt;/foreign-keys&gt;&lt;ref-type name="Journal Article"&gt;17&lt;/ref-type&gt;&lt;contributors&gt;&lt;authors&gt;&lt;author&gt;Yi, Li Wen&lt;/author&gt;&lt;author&gt;Ma, Chang Qian&lt;/author&gt;&lt;author&gt;Wang, Lian Xun&lt;/author&gt;&lt;author&gt;Lai, Zhong Xin&lt;/author&gt;&lt;author&gt;Li, Xiang Yu&lt;/author&gt;&lt;author&gt;Yang, Ya Nan&lt;/author&gt;&lt;author&gt;Wu, Fei&lt;/author&gt;&lt;author&gt;Hu, Yan Ru&lt;/author&gt;&lt;/authors&gt;&lt;/contributors&gt;&lt;titles&gt;&lt;title&gt;&lt;style face="normal" font="default" size="100%"&gt;Discovery of late ordovician subvolcanic rocks in south chinaexistence of subduction-related dacite from early paleozoic &lt;/style&gt;&lt;style face="normal" font="default" charset="134" size="100%"&gt;?&lt;/style&gt;&lt;/title&gt;&lt;secondary-title&gt;&lt;style face="normal" font="default" size="100%"&gt;Earth Science&lt;/style&gt;&lt;style face="normal" font="default" charset="134" size="100%"&gt;—&lt;/style&gt;&lt;style face="normal" font="default" size="100%"&gt;Journal of China University of geosciences&lt;/style&gt;&lt;/secondary-title&gt;&lt;/titles&gt;&lt;periodical&gt;&lt;full-title&gt;Earth Science—Journal of China University of geosciences&lt;/full-title&gt;&lt;/periodical&gt;&lt;pages&gt;&lt;style face="normal" font="default" size="100%"&gt;637–653 (in Chinese with English&lt;/style&gt;&lt;style face="normal" font="default" charset="134" size="100%"&gt; &lt;/style&gt;&lt;style face="normal" font="default" size="100%"&gt;abstract)&lt;/style&gt;&lt;/pages&gt;&lt;volume&gt;39&lt;/volume&gt;&lt;number&gt;6&lt;/number&gt;&lt;dates&gt;&lt;year&gt;2014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i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4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66" w:tooltip="Xiong, 2019 #97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Xiong&lt;/Author&gt;&lt;Year&gt;2019&lt;/Year&gt;&lt;RecNum&gt;97&lt;/RecNum&gt;&lt;DisplayText&gt;&lt;style font="Times New Roman"&gt;Xiong et al. (2019)&lt;/style&gt;&lt;/DisplayText&gt;&lt;record&gt;&lt;rec-number&gt;97&lt;/rec-number&gt;&lt;foreign-keys&gt;&lt;key app="EN" db-id="f09dd2fp8rw20pe59pjpxz5uxa52dedx2pap" timestamp="1568527614"&gt;97&lt;/key&gt;&lt;/foreign-keys&gt;&lt;ref-type name="Journal Article"&gt;17&lt;/ref-type&gt;&lt;contributors&gt;&lt;authors&gt;&lt;author&gt;&lt;style face="normal" font="default" size="100%"&gt;Xiong,&lt;/style&gt;&lt;style face="normal" font="default" charset="134" size="100%"&gt; &lt;/style&gt;&lt;style face="normal" font="default" size="100%"&gt;Guo Qing&lt;/style&gt;&lt;/author&gt;&lt;author&gt;Wang, Jian&lt;/author&gt;&lt;author&gt;Li, Yuan Yuan&lt;/author&gt;&lt;author&gt;Yu, Qian&lt;/author&gt;&lt;author&gt;Men, Yu Peng&lt;/author&gt;&lt;author&gt;Zhou, Xiao Lin&lt;/author&gt;&lt;author&gt;Xiong, Xiao Hui&lt;/author&gt;&lt;author&gt;Zhou, Ye Xin&lt;/author&gt;&lt;author&gt;Yang, Xiao&lt;/author&gt;&lt;/authors&gt;&lt;/contributors&gt;&lt;titles&gt;&lt;title&gt;&lt;style face="normal" font="default" size="100%"&gt;Zircon U-Pb dating of K-bentonite from Late Ordovician Wufeng Formation and Earlier Silurian Longmaxi Formation in the eastern&lt;/style&gt;&lt;style face="normal" font="default" charset="134" size="100%"&gt; &lt;/style&gt;&lt;style face="normal" font="default" size="100%"&gt;section of south Dbashan and its tectonic signification&lt;/style&gt;&lt;/title&gt;&lt;secondary-title&gt;Acta Geologica Sinica&lt;/secondary-title&gt;&lt;/titles&gt;&lt;periodical&gt;&lt;full-title&gt;Acta Geologica Sinica&lt;/full-title&gt;&lt;/periodical&gt;&lt;pages&gt;843–864 (in chinese with English abstact)&lt;/pages&gt;&lt;volume&gt;93&lt;/volume&gt;&lt;number&gt;4&lt;/number&gt;&lt;dates&gt;&lt;year&gt;2019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Xio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hyperlink w:anchor="_ENREF_37" w:tooltip="Luo, 2017 #162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uo&lt;/Author&gt;&lt;Year&gt;2017&lt;/Year&gt;&lt;RecNum&gt;162&lt;/RecNum&gt;&lt;DisplayText&gt;&lt;style font="Times New Roman"&gt;Luo et al. (2017b)&lt;/style&gt;&lt;/DisplayText&gt;&lt;record&gt;&lt;rec-number&gt;162&lt;/rec-number&gt;&lt;foreign-keys&gt;&lt;key app="EN" db-id="f09dd2fp8rw20pe59pjpxz5uxa52dedx2pap" timestamp="1571582932"&gt;162&lt;/key&gt;&lt;/foreign-keys&gt;&lt;ref-type name="Journal Article"&gt;17&lt;/ref-type&gt;&lt;contributors&gt;&lt;authors&gt;&lt;author&gt;Luo, Hua&lt;/author&gt;&lt;author&gt;Pan, Long Ke &lt;/author&gt;&lt;author&gt;He, Ren Liang &lt;/author&gt;&lt;/authors&gt;&lt;/contributors&gt;&lt;titles&gt;&lt;title&gt;&lt;style face="normal" font="default" size="100%"&gt;Geochemical Characteristics and Geological Significance of Longmaxi Formation of Late Ordovician-Early Silurian in Mayangzhai Area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，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&lt;/style&gt;&lt;style face="normal" font="default" size="100%"&gt;Hubei Province &lt;/style&gt;&lt;/title&gt;&lt;secondary-title&gt;&lt;style face="normal" font="default" size="100%"&gt;Resources Environment &lt;/style&gt;&lt;style face="normal" font="default" charset="134" size="100%"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&lt;/style&gt;&lt;style face="normal" font="default" size="100%"&gt; Engineering&lt;/style&gt;&lt;/secondary-title&gt;&lt;/titles&gt;&lt;periodical&gt;&lt;full-title&gt;Resources Environment 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>＆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Engineering&lt;/full-title&gt;&lt;/periodical&gt;&lt;pages&gt;1–12 (in Chinese with English abstract)&lt;/pages&gt;&lt;volume&gt;31&lt;/volume&gt;&lt;number&gt;1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u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b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. ORG, ocean ridge granites, VAG, volcanic arc granites, WPG, within-plate granites, Syn-COLG, syn-collision granites.</w:t>
      </w:r>
    </w:p>
    <w:p w14:paraId="63AF4B11" w14:textId="31217809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7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he tectonic-lithofacies paleogeographic map show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development of a diachronous and progressive clastic wedge from the southeastern to the northwestern foreland basin in Central Hunan Province during Late Ordovician to Early Silurian (modified from </w:t>
      </w:r>
      <w:hyperlink w:anchor="_ENREF_63" w:tooltip="Xiao, 2017 #18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Xiao&lt;/Author&gt;&lt;Year&gt;2017&lt;/Year&gt;&lt;RecNum&gt;184&lt;/RecNum&gt;&lt;DisplayText&gt;&lt;style font="Times New Roman"&gt;Xiao et al. (2017)&lt;/style&gt;&lt;/DisplayText&gt;&lt;record&gt;&lt;rec-number&gt;184&lt;/rec-number&gt;&lt;foreign-keys&gt;&lt;key app="EN" db-id="f09dd2fp8rw20pe59pjpxz5uxa52dedx2pap" timestamp="1573221573"&gt;184&lt;/key&gt;&lt;/foreign-keys&gt;&lt;ref-type name="Journal Article"&gt;17&lt;/ref-type&gt;&lt;contributors&gt;&lt;authors&gt;&lt;author&gt;Xiao, Pan &lt;/author&gt;&lt;author&gt;Guo, Jiahua &lt;/author&gt;&lt;author&gt;Li, Jie &lt;/author&gt;&lt;author&gt;Wang, Zhanghu &lt;/author&gt;&lt;author&gt;Wang Xikai&lt;/author&gt;&lt;/authors&gt;&lt;/contributors&gt;&lt;titles&gt;&lt;title&gt;Sedimentary evolution and shale gas exploration potential of the Lower Silurian strata in Hunan &lt;/title&gt;&lt;secondary-title&gt;Sedimentary Geology and Tethyan Geology&lt;/secondary-title&gt;&lt;/titles&gt;&lt;periodical&gt;&lt;full-title&gt;Sedimentary Geology and Tethyan Geology&lt;/full-title&gt;&lt;/periodical&gt;&lt;pages&gt;79-87 (in chinese with English abstact)&lt;/pages&gt;&lt;volume&gt;37&lt;/volume&gt;&lt;number&gt;1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003399"/>
            <w:sz w:val="24"/>
            <w:szCs w:val="24"/>
            <w:u w:val="none"/>
          </w:rPr>
          <w:t xml:space="preserve">Xiao </w:t>
        </w:r>
        <w:r w:rsidR="00402BA1" w:rsidRPr="00402BA1">
          <w:rPr>
            <w:rStyle w:val="a8"/>
            <w:rFonts w:ascii="Times New Roman" w:hAnsi="Times New Roman" w:cs="Times New Roman"/>
            <w:i/>
            <w:color w:val="003399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003399"/>
            <w:sz w:val="24"/>
            <w:szCs w:val="24"/>
            <w:u w:val="none"/>
          </w:rPr>
          <w:t>. 2017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(</w:t>
      </w:r>
      <w:r w:rsidR="00402BA1" w:rsidRPr="00402BA1">
        <w:rPr>
          <w:rFonts w:ascii="Times New Roman" w:eastAsia="宋体" w:hAnsi="Times New Roman" w:cs="Times New Roman"/>
          <w:sz w:val="24"/>
          <w:szCs w:val="24"/>
        </w:rPr>
        <w:t xml:space="preserve">A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nma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5-10 cm thick sandstones display Ta-Tc-Td members of Bouma sequence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Daoxi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a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；</w:t>
      </w:r>
      <w:r w:rsidR="00402BA1" w:rsidRPr="00402BA1">
        <w:rPr>
          <w:rFonts w:ascii="Times New Roman" w:eastAsia="宋体" w:hAnsi="Times New Roman" w:cs="Times New Roman" w:hint="eastAsia"/>
          <w:kern w:val="0"/>
          <w:sz w:val="24"/>
          <w:szCs w:val="24"/>
        </w:rPr>
        <w:t>(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B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nma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, exhibits Bouma Tc and Td divisions in </w:t>
      </w:r>
      <w:proofErr w:type="spellStart"/>
      <w:r w:rsidR="00402BA1" w:rsidRPr="00402BA1">
        <w:rPr>
          <w:rFonts w:ascii="Times New Roman" w:eastAsia="DengXian" w:hAnsi="Times New Roman" w:cs="Times New Roman"/>
          <w:sz w:val="24"/>
          <w:szCs w:val="24"/>
        </w:rPr>
        <w:t>Daoxian</w:t>
      </w:r>
      <w:proofErr w:type="spellEnd"/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area; (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C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Zhoujiax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Gp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, thin-bedded facies of sandstones with Bouma Tc-Td-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e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members; (D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Zhoujiax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Gp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, thin-bedded facies of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siltstone shows are composed of amalgamated Td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e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division; (E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Xiaoheba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the littoral-neritic facies of sandstone; (F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Huixingsao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greyish green siltstones intercalated with mudstones; (G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Rongx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purple siltstone with mudstone intercalation; (H)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Xiu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, alternating sandstone and mudstone.</w:t>
      </w:r>
    </w:p>
    <w:p w14:paraId="1EA2FB59" w14:textId="4DCB60D4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8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Representative field photographs of unconformity interface in Central Hunan Province. (I) Unconformity between the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nma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omaji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Yongzhou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a; (J) Unconformity between the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nmash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omaji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Jiangyong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a; (K) Unconformity between the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Zhoujix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Gp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omaji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in Xinhua area; (L) Unconformity between the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Zhoujix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Gp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iaomajian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Fm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in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Dongkou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a. The position of unconformity in Fig. S</w:t>
      </w:r>
      <w:r w:rsidR="00151324">
        <w:rPr>
          <w:rFonts w:ascii="Times New Roman" w:eastAsia="宋体" w:hAnsi="Times New Roman" w:cs="Times New Roman"/>
          <w:kern w:val="0"/>
          <w:sz w:val="24"/>
          <w:szCs w:val="24"/>
        </w:rPr>
        <w:t>7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included.</w:t>
      </w:r>
    </w:p>
    <w:p w14:paraId="1EA8DA9C" w14:textId="77777777" w:rsidR="00402BA1" w:rsidRPr="003F4CED" w:rsidRDefault="00A0331A" w:rsidP="00753660">
      <w:pPr>
        <w:widowControl/>
        <w:spacing w:line="36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9.</w:t>
      </w:r>
      <w:r w:rsidRPr="00B953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Regional </w:t>
      </w:r>
      <w:r w:rsidR="00402BA1" w:rsidRPr="003F4CED">
        <w:rPr>
          <w:rFonts w:ascii="Times New Roman" w:hAnsi="Times New Roman" w:cs="Times New Roman"/>
          <w:kern w:val="0"/>
          <w:sz w:val="24"/>
          <w:szCs w:val="24"/>
        </w:rPr>
        <w:t>correlation of</w:t>
      </w:r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 Late Ordovician to Early Silurian stratum from SE </w:t>
      </w:r>
      <w:proofErr w:type="spellStart"/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>Cathaysia</w:t>
      </w:r>
      <w:proofErr w:type="spellEnd"/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 to the Yangtze region </w:t>
      </w:r>
      <w:r w:rsidR="00402BA1" w:rsidRPr="003F4CED">
        <w:rPr>
          <w:rFonts w:ascii="Times New Roman" w:eastAsia="宋体" w:hAnsi="Times New Roman" w:cs="Times New Roman" w:hint="eastAsia"/>
          <w:kern w:val="0"/>
          <w:sz w:val="24"/>
          <w:szCs w:val="24"/>
        </w:rPr>
        <w:t>through</w:t>
      </w:r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>Xuefeng</w:t>
      </w:r>
      <w:proofErr w:type="spellEnd"/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 mountain, South China.</w:t>
      </w:r>
      <w:r w:rsidR="00402BA1" w:rsidRPr="003F4CED">
        <w:rPr>
          <w:rFonts w:ascii="Times New Roman" w:hAnsi="Times New Roman" w:cs="Times New Roman"/>
          <w:kern w:val="0"/>
          <w:sz w:val="24"/>
          <w:szCs w:val="24"/>
        </w:rPr>
        <w:t xml:space="preserve"> Orange areas denote sequence missing; dark and grey, black shales; yellow zones, K-bentonite beds; red zones, shallow marine red beds.</w:t>
      </w:r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 Chronostratigraphic subdivision after </w:t>
      </w:r>
      <w:r w:rsidR="00402BA1" w:rsidRPr="003F4CED">
        <w:rPr>
          <w:rFonts w:ascii="Times New Roman" w:hAnsi="Times New Roman" w:cs="Times New Roman"/>
          <w:sz w:val="24"/>
          <w:szCs w:val="24"/>
        </w:rPr>
        <w:t xml:space="preserve">International Commission on Stratigraphy 2018 (ICS); </w:t>
      </w:r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strata division and contrast mainly after </w:t>
      </w:r>
      <w:hyperlink w:anchor="_ENREF_9" w:tooltip="Chen, 2014 #183" w:history="1"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Chen&lt;/Author&gt;&lt;Year&gt;2014&lt;/Year&gt;&lt;RecNum&gt;183&lt;/RecNum&gt;&lt;DisplayText&gt;&lt;style font="Times New Roman"&gt;Chen et al. (2014)&lt;/style&gt;&lt;/DisplayText&gt;&lt;record&gt;&lt;rec-number&gt;183&lt;/rec-number&gt;&lt;foreign-keys&gt;&lt;key app="EN" db-id="f09dd2fp8rw20pe59pjpxz5uxa52dedx2pap" timestamp="1573220103"&gt;183&lt;/key&gt;&lt;/foreign-keys&gt;&lt;ref-type name="Journal Article"&gt;17&lt;/ref-type&gt;&lt;contributors&gt;&lt;authors&gt;&lt;author&gt;Chen, Xu&lt;/author&gt;&lt;author&gt;Fan, Jun Xuan&lt;/author&gt;&lt;author&gt;Chen, Qing&lt;/author&gt;&lt;author&gt;Tang, Lan&lt;/author&gt;&lt;author&gt;Hou, Xu Dong&lt;/author&gt;&lt;/authors&gt;&lt;/contributors&gt;&lt;titles&gt;&lt;title&gt;Toward a stepwise Kwangsian Orogeny&lt;/title&gt;&lt;secondary-title&gt;Science China Earth Sciences&lt;/secondary-title&gt;&lt;/titles&gt;&lt;periodical&gt;&lt;full-title&gt;Science China Earth Sciences&lt;/full-title&gt;&lt;/periodical&gt;&lt;pages&gt;379–387&lt;/pages&gt;&lt;volume&gt;57&lt;/volume&gt;&lt;dates&gt;&lt;year&gt;2014&lt;/year&gt;&lt;pub-dates&gt;&lt;date&gt;03/01&lt;/date&gt;&lt;/pub-dates&gt;&lt;/dates&gt;&lt;urls&gt;&lt;/urls&gt;&lt;electronic-resource-num&gt;10.1007/s11430-013-4815-y&lt;/electronic-resource-num&gt;&lt;/record&gt;&lt;/Cite&gt;&lt;/EndNote&gt;</w:instrTex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Chen </w:t>
        </w:r>
        <w:r w:rsidR="00402BA1" w:rsidRPr="003F4CED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4)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hyperlink w:anchor="_ENREF_50" w:tooltip="Su, 2009 #71" w:history="1"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Su&lt;/Author&gt;&lt;Year&gt;2009&lt;/Year&gt;&lt;RecNum&gt;71&lt;/RecNum&gt;&lt;DisplayText&gt;&lt;style font="Times New Roman"&gt;Su et al. (2009)&lt;/style&gt;&lt;/DisplayText&gt;&lt;record&gt;&lt;rec-number&gt;71&lt;/rec-number&gt;&lt;foreign-keys&gt;&lt;key app="EN" db-id="f09dd2fp8rw20pe59pjpxz5uxa52dedx2pap" timestamp="1568361419"&gt;71&lt;/key&gt;&lt;/foreign-keys&gt;&lt;ref-type name="Journal Article"&gt;17&lt;/ref-type&gt;&lt;contributors&gt;&lt;authors&gt;&lt;author&gt;Su, Wen Bo&lt;/author&gt;&lt;author&gt;Huff, Warren D.&lt;/author&gt;&lt;author&gt;Ettensohn, Frank R.&lt;/author&gt;&lt;author&gt;Liu, Xiao Ming&lt;/author&gt;&lt;author&gt;Zhang, Ji En&lt;/author&gt;&lt;author&gt;Li, Zhi Ming&lt;/author&gt;&lt;/authors&gt;&lt;/contributors&gt;&lt;titles&gt;&lt;title&gt;K-bentonite, black-shale and flysch successions at the Ordovician–Silurian transition, South China: Possible sedimentary responses to the accretion of Cathaysia to the Yangtze Block and its implications for the evolution of Gondwana&lt;/title&gt;&lt;secondary-title&gt;Gondwana Research&lt;/secondary-title&gt;&lt;/titles&gt;&lt;periodical&gt;&lt;full-title&gt;Gondwana Research&lt;/full-title&gt;&lt;/periodical&gt;&lt;pages&gt;111–130&lt;/pages&gt;&lt;volume&gt;15&lt;/volume&gt;&lt;number&gt;1&lt;/number&gt;&lt;dates&gt;&lt;year&gt;2009&lt;/year&gt;&lt;/dates&gt;&lt;urls&gt;&lt;/urls&gt;&lt;/record&gt;&lt;/Cite&gt;&lt;/EndNote&gt;</w:instrTex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Su </w:t>
        </w:r>
        <w:r w:rsidR="00402BA1" w:rsidRPr="003F4CED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9)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3F4CED">
        <w:rPr>
          <w:rFonts w:ascii="Times New Roman" w:eastAsia="宋体" w:hAnsi="Times New Roman" w:cs="Times New Roman"/>
          <w:kern w:val="0"/>
          <w:sz w:val="24"/>
          <w:szCs w:val="24"/>
        </w:rPr>
        <w:t>;</w:t>
      </w:r>
      <w:r w:rsidR="00402BA1" w:rsidRPr="003F4CED">
        <w:rPr>
          <w:rFonts w:ascii="Times New Roman" w:hAnsi="Times New Roman" w:cs="Times New Roman"/>
          <w:sz w:val="24"/>
          <w:szCs w:val="24"/>
        </w:rPr>
        <w:t xml:space="preserve"> </w:t>
      </w:r>
      <w:r w:rsidR="00402BA1" w:rsidRPr="003F4CED">
        <w:rPr>
          <w:rFonts w:ascii="Times New Roman" w:hAnsi="Times New Roman" w:cs="Times New Roman"/>
          <w:kern w:val="0"/>
          <w:sz w:val="24"/>
          <w:szCs w:val="24"/>
        </w:rPr>
        <w:t xml:space="preserve">K-bentonites chronological data from </w:t>
      </w:r>
      <w:hyperlink w:anchor="_ENREF_12" w:tooltip="Ge, 2019 #75" w:history="1"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Ge&lt;/Author&gt;&lt;Year&gt;2019&lt;/Year&gt;&lt;RecNum&gt;75&lt;/RecNum&gt;&lt;DisplayText&gt;&lt;style font="Times New Roman"&gt;Ge et al. (2019)&lt;/style&gt;&lt;/DisplayText&gt;&lt;record&gt;&lt;rec-number&gt;75&lt;/rec-number&gt;&lt;foreign-keys&gt;&lt;key app="EN" db-id="f09dd2fp8rw20pe59pjpxz5uxa52dedx2pap" timestamp="1568370940"&gt;75&lt;/key&gt;&lt;/foreign-keys&gt;&lt;ref-type name="Journal Article"&gt;17&lt;/ref-type&gt;&lt;contributors&gt;&lt;authors&gt;&lt;author&gt;Ge, Xiang Ying&lt;/author&gt;&lt;author&gt;Mou, Chuan Long&lt;/author&gt;&lt;author&gt;Wang, Cheng Shan&lt;/author&gt;&lt;author&gt;Men, Xin&lt;/author&gt;&lt;author&gt;Chen, Chao&lt;/author&gt;&lt;author&gt;Hou, Qian&lt;/author&gt;&lt;/authors&gt;&lt;/contributors&gt;&lt;titles&gt;&lt;title&gt;Mineralogical and geochemical characteristics of K-bentonites from the Late Ordovician to the Early Silurian in South China and their geological significance&lt;/title&gt;&lt;secondary-title&gt;Geological Journal&lt;/secondary-title&gt;&lt;/titles&gt;&lt;periodical&gt;&lt;full-title&gt;Geological Journal&lt;/full-title&gt;&lt;/periodical&gt;&lt;pages&gt;514–528&lt;/pages&gt;&lt;volume&gt;54&lt;/volume&gt;&lt;number&gt;1&lt;/number&gt;&lt;keywords&gt;&lt;keyword&gt;geochemistry&lt;/keyword&gt;&lt;keyword&gt;K-bentonites&lt;/keyword&gt;&lt;keyword&gt;Late Ordovician-Early Silurian&lt;/keyword&gt;&lt;keyword&gt;magma sources&lt;/keyword&gt;&lt;keyword&gt;South China&lt;/keyword&gt;&lt;keyword&gt;tectonic setting&lt;/keyword&gt;&lt;keyword&gt;U–Pb zircon dating&lt;/keyword&gt;&lt;/keywords&gt;&lt;dates&gt;&lt;year&gt;2019&lt;/year&gt;&lt;pub-dates&gt;&lt;date&gt;2019/01/01&lt;/date&gt;&lt;/pub-dates&gt;&lt;/dates&gt;&lt;publisher&gt;John Wiley &amp;amp; Sons, Ltd&lt;/publisher&gt;&lt;isbn&gt;0072-1050&lt;/isbn&gt;&lt;urls&gt;&lt;related-urls&gt;&lt;url&gt;https://doi.org/10.1002/gj.3201&lt;/url&gt;&lt;/related-urls&gt;&lt;/urls&gt;&lt;electronic-resource-num&gt;10.1002/gj.3201&lt;/electronic-resource-num&gt;&lt;access-date&gt;2019/09/13&lt;/access-date&gt;&lt;/record&gt;&lt;/Cite&gt;&lt;/EndNote&gt;</w:instrTex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Ge </w:t>
        </w:r>
        <w:r w:rsidR="00402BA1" w:rsidRPr="003F4CED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9)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3F4CED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hyperlink w:anchor="_ENREF_18" w:tooltip="Hu, 2008 #74" w:history="1"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Hu&lt;/Author&gt;&lt;Year&gt;2008&lt;/Year&gt;&lt;RecNum&gt;74&lt;/RecNum&gt;&lt;DisplayText&gt;&lt;style font="Times New Roman"&gt;Hu et al. (2008)&lt;/style&gt;&lt;/DisplayText&gt;&lt;record&gt;&lt;rec-number&gt;74&lt;/rec-number&gt;&lt;foreign-keys&gt;&lt;key app="EN" db-id="f09dd2fp8rw20pe59pjpxz5uxa52dedx2pap" timestamp="1568370677"&gt;74&lt;/key&gt;&lt;/foreign-keys&gt;&lt;ref-type name="Journal Article"&gt;17&lt;/ref-type&gt;&lt;contributors&gt;&lt;authors&gt;&lt;author&gt;Hu, Yan Hua&lt;/author&gt;&lt;author&gt;Zhou, Ji Bin&lt;/author&gt;&lt;author&gt;Song, Biao&lt;/author&gt;&lt;author&gt;Wei, Li&lt;/author&gt;&lt;author&gt;Sun, Wei Dong&lt;/author&gt;&lt;/authors&gt;&lt;/contributors&gt;&lt;titles&gt;&lt;title&gt;SHRIMP zircon U-Pb dating from K-bentonite in the top of Ordovician of Wangjiawan Section, Yichang, Hubei, China&lt;/title&gt;&lt;secondary-title&gt;Science in China&lt;/secondary-title&gt;&lt;/titles&gt;&lt;periodical&gt;&lt;full-title&gt;Science in China&lt;/full-title&gt;&lt;/periodical&gt;&lt;pages&gt;493–498&lt;/pages&gt;&lt;volume&gt;51&lt;/volume&gt;&lt;number&gt;4&lt;/number&gt;&lt;dates&gt;&lt;year&gt;2008&lt;/year&gt;&lt;/dates&gt;&lt;urls&gt;&lt;/urls&gt;&lt;/record&gt;&lt;/Cite&gt;&lt;/EndNote&gt;</w:instrTex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Hu </w:t>
        </w:r>
        <w:r w:rsidR="00402BA1" w:rsidRPr="003F4CED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08)</w:t>
        </w:r>
        <w:r w:rsidR="00402BA1" w:rsidRPr="003F4CED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3F4CED">
        <w:rPr>
          <w:rFonts w:ascii="Times New Roman" w:hAnsi="Times New Roman" w:cs="Times New Roman"/>
          <w:kern w:val="0"/>
          <w:sz w:val="24"/>
          <w:szCs w:val="24"/>
        </w:rPr>
        <w:t xml:space="preserve"> and this study.</w:t>
      </w:r>
    </w:p>
    <w:p w14:paraId="46EBDD96" w14:textId="2F756D3F" w:rsidR="00B979F9" w:rsidRDefault="00A0331A" w:rsidP="00753660">
      <w:pPr>
        <w:widowControl/>
        <w:spacing w:line="360" w:lineRule="auto"/>
        <w:ind w:left="284" w:hanging="284"/>
        <w:rPr>
          <w:sz w:val="24"/>
          <w:szCs w:val="24"/>
        </w:rPr>
      </w:pP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Fig.</w:t>
      </w:r>
      <w:r w:rsidR="000F2911"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</w:t>
      </w:r>
      <w:r w:rsidR="00ED222B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953EC">
        <w:rPr>
          <w:rFonts w:ascii="Times New Roman" w:eastAsia="宋体" w:hAnsi="Times New Roman" w:cs="Times New Roman"/>
          <w:b/>
          <w:kern w:val="0"/>
          <w:sz w:val="24"/>
          <w:szCs w:val="24"/>
        </w:rPr>
        <w:t>10.</w:t>
      </w:r>
      <w:r w:rsidRPr="00B953EC">
        <w:rPr>
          <w:rFonts w:ascii="Times New Roman" w:hAnsi="Times New Roman" w:cs="Times New Roman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Simpliﬁed geological map of South China Sea and adjacent regions showing the possible </w:t>
      </w:r>
      <w:proofErr w:type="spellStart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Nanhai</w:t>
      </w:r>
      <w:proofErr w:type="spellEnd"/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 blocks with Precambrian basement.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 xml:space="preserve">Some major faults and the location of blocks are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 xml:space="preserve">modified after </w:t>
      </w:r>
      <w:hyperlink w:anchor="_ENREF_73" w:tooltip="Ye, 2018 #343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e&lt;/Author&gt;&lt;Year&gt;2018&lt;/Year&gt;&lt;RecNum&gt;343&lt;/RecNum&gt;&lt;DisplayText&gt;&lt;style font="Times New Roman"&gt;Ye et al. (2018)&lt;/style&gt;&lt;/DisplayText&gt;&lt;record&gt;&lt;rec-number&gt;343&lt;/rec-number&gt;&lt;foreign-keys&gt;&lt;key app="EN" db-id="f09dd2fp8rw20pe59pjpxz5uxa52dedx2pap" timestamp="1576237946"&gt;343&lt;/key&gt;&lt;/foreign-keys&gt;&lt;ref-type name="Journal Article"&gt;17&lt;/ref-type&gt;&lt;contributors&gt;&lt;authors&gt;&lt;author&gt;Ye, Qing&lt;/author&gt;&lt;author&gt;Mei, Lianfu&lt;/author&gt;&lt;author&gt;Shi, Hesheng&lt;/author&gt;&lt;author&gt;Camanni, Giovanni&lt;/author&gt;&lt;author&gt;Shu, Yu&lt;/author&gt;&lt;author&gt;Wu, Jing&lt;/author&gt;&lt;author&gt;Yu, Lu&lt;/author&gt;&lt;author&gt;Deng, Peng&lt;/author&gt;&lt;author&gt;Li, Gang&lt;/author&gt;&lt;/authors&gt;&lt;/contributors&gt;&lt;titles&gt;&lt;title&gt;The Late Cretaceous tectonic evolution of the South China Sea area: An overview, and new perspectives from 3D seismic reflection data&lt;/title&gt;&lt;secondary-title&gt;Earth-Science Reviews&lt;/secondary-title&gt;&lt;/titles&gt;&lt;periodical&gt;&lt;full-title&gt;Earth-Science Reviews&lt;/full-title&gt;&lt;/periodical&gt;&lt;pages&gt;186-204&lt;/pages&gt;&lt;volume&gt;187&lt;/volume&gt;&lt;keywords&gt;&lt;keyword&gt;South China Sea&lt;/keyword&gt;&lt;keyword&gt;Late Cretaceous&lt;/keyword&gt;&lt;keyword&gt;Multiphase tectonic evolution&lt;/keyword&gt;&lt;keyword&gt;Compression&lt;/keyword&gt;&lt;keyword&gt;Extension&lt;/keyword&gt;&lt;keyword&gt;Transpression&lt;/keyword&gt;&lt;keyword&gt;Proto-South China Sea&lt;/keyword&gt;&lt;keyword&gt;Paleo-Pacific Plate&lt;/keyword&gt;&lt;keyword&gt;Geodynamics&lt;/keyword&gt;&lt;/keywords&gt;&lt;dates&gt;&lt;year&gt;2018&lt;/year&gt;&lt;pub-dates&gt;&lt;date&gt;2018/12/01/&lt;/date&gt;&lt;/pub-dates&gt;&lt;/dates&gt;&lt;isbn&gt;0012-8252&lt;/isbn&gt;&lt;urls&gt;&lt;related-urls&gt;&lt;url&gt;http://www.sciencedirect.com/science/article/pii/S0012825218302605&lt;/url&gt;&lt;/related-urls&gt;&lt;/urls&gt;&lt;electronic-resource-num&gt;https://doi.org/10.1016/j.earscirev.2018.09.013&lt;/electronic-resource-num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e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8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; </w:t>
      </w:r>
      <w:hyperlink w:anchor="_ENREF_70" w:tooltip="Yang, 2017 #344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Yang&lt;/Author&gt;&lt;Year&gt;2017&lt;/Year&gt;&lt;RecNum&gt;344&lt;/RecNum&gt;&lt;DisplayText&gt;&lt;style font="Times New Roman"&gt;Yang et al. (2017)&lt;/style&gt;&lt;/DisplayText&gt;&lt;record&gt;&lt;rec-number&gt;344&lt;/rec-number&gt;&lt;foreign-keys&gt;&lt;key app="EN" db-id="f09dd2fp8rw20pe59pjpxz5uxa52dedx2pap" timestamp="1576238567"&gt;344&lt;/key&gt;&lt;/foreign-keys&gt;&lt;ref-type name="Journal Article"&gt;17&lt;/ref-type&gt;&lt;contributors&gt;&lt;authors&gt;&lt;author&gt;Yang, Minghui  &lt;/author&gt;&lt;author&gt;Zhang, Houhe, &lt;/author&gt;&lt;author&gt;Liao, Zongbao&lt;/author&gt;&lt;author&gt;Luo, Xiaohua,&lt;/author&gt;&lt;author&gt;Lei, Zhibin, &lt;/author&gt;&lt;author&gt;Zhang, Shaohua, &lt;/author&gt;&lt;author&gt;Zhang, Yutian, &lt;/author&gt;&lt;author&gt;Li, Yiwei&lt;/author&gt;&lt;/authors&gt;&lt;/contributors&gt;&lt;titles&gt;&lt;title&gt;Tectonic Evolution and Hydrocarbon Accumulation of the Sedimentary Basins in Nansha Sea Waters (South China Sea) &lt;/title&gt;&lt;secondary-title&gt;Geotectonica et Metallogenia &lt;/secondary-title&gt;&lt;/titles&gt;&lt;periodical&gt;&lt;full-title&gt;Geotectonica Et Metallogenia&lt;/full-title&gt;&lt;/periodical&gt;&lt;pages&gt;710-720 (in Chinese with English abstract)&lt;/pages&gt;&lt;volume&gt;41&lt;/volume&gt;&lt;number&gt;4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Yang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; </w:t>
      </w:r>
      <w:hyperlink w:anchor="_ENREF_14" w:tooltip="Guo, 2016 #26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Guo&lt;/Author&gt;&lt;Year&gt;2016&lt;/Year&gt;&lt;RecNum&gt;265&lt;/RecNum&gt;&lt;DisplayText&gt;&lt;style font="Times New Roman"&gt;Guo et al. (2016)&lt;/style&gt;&lt;/DisplayText&gt;&lt;record&gt;&lt;rec-number&gt;265&lt;/rec-number&gt;&lt;foreign-keys&gt;&lt;key app="EN" db-id="f09dd2fp8rw20pe59pjpxz5uxa52dedx2pap" timestamp="1574159684"&gt;265&lt;/key&gt;&lt;/foreign-keys&gt;&lt;ref-type name="Journal Article"&gt;17&lt;/ref-type&gt;&lt;contributors&gt;&lt;authors&gt;&lt;author&gt;Guo, Xiao Ran&lt;/author&gt;&lt;author&gt;Zhao, Ming Hui&lt;/author&gt;&lt;author&gt;Huang, Hai Bo&lt;/author&gt;&lt;author&gt;Qiu, Xue Lin&lt;/author&gt;&lt;author&gt;Wang, Jian&lt;/author&gt;&lt;author&gt;He, En Yuan&lt;/author&gt;&lt;author&gt;Zhang, Jia Zheng, &lt;/author&gt;&lt;/authors&gt;&lt;/contributors&gt;&lt;titles&gt;&lt;title&gt;Crustal structure  of Xisha Block and its tectonic attributes &lt;/title&gt;&lt;secondary-title&gt;Chinese Journal of Geophysics&lt;/secondary-title&gt;&lt;/titles&gt;&lt;periodical&gt;&lt;full-title&gt;Chinese Journal of Geophysics&lt;/full-title&gt;&lt;/periodical&gt;&lt;pages&gt;288–300 (in chinese with English abtract)&lt;/pages&gt;&lt;volume&gt;59&lt;/volume&gt;&lt;number&gt;4&lt;/number&gt;&lt;keywords&gt;&lt;keyword&gt;Xisha block&lt;/keyword&gt;&lt;keyword&gt;Deep crustal structure&lt;/keyword&gt;&lt;keyword&gt;Thinned continental crust&lt;/keyword&gt;&lt;keyword&gt;Ocean Bottom Seismometer (OBS)&lt;/keyword&gt;&lt;/keywords&gt;&lt;dates&gt;&lt;year&gt;2016&lt;/year&gt;&lt;pub-dates&gt;&lt;date&gt;2016/05/01&lt;/date&gt;&lt;/pub-dates&gt;&lt;/dates&gt;&lt;publisher&gt;John Wiley &amp;amp; Sons, Ltd&lt;/publisher&gt;&lt;isbn&gt;0898-9591&lt;/isbn&gt;&lt;urls&gt;&lt;related-urls&gt;&lt;url&gt;https://doi.org/10.1002/cjg2.20234&lt;/url&gt;&lt;/related-urls&gt;&lt;/urls&gt;&lt;electronic-resource-num&gt;10.1002/cjg2.20234&lt;/electronic-resource-num&gt;&lt;access-date&gt;2019/11/19&lt;/access-date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Guo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6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. </w:t>
      </w:r>
      <w:r w:rsidR="00402BA1" w:rsidRPr="00402BA1">
        <w:rPr>
          <w:rFonts w:ascii="Times New Roman" w:eastAsia="宋体" w:hAnsi="Times New Roman" w:cs="Times New Roman"/>
          <w:kern w:val="0"/>
          <w:sz w:val="24"/>
          <w:szCs w:val="24"/>
        </w:rPr>
        <w:t>The distribution of well and trawl from</w:t>
      </w:r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</w:t>
      </w:r>
      <w:hyperlink w:anchor="_ENREF_32" w:tooltip="Liu, 2012 #345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Liu&lt;/Author&gt;&lt;Year&gt;2012&lt;/Year&gt;&lt;RecNum&gt;345&lt;/RecNum&gt;&lt;DisplayText&gt;&lt;style font="Times New Roman"&gt;Liu et al. (2012)&lt;/style&gt;&lt;/DisplayText&gt;&lt;record&gt;&lt;rec-number&gt;345&lt;/rec-number&gt;&lt;foreign-keys&gt;&lt;key app="EN" db-id="f09dd2fp8rw20pe59pjpxz5uxa52dedx2pap" timestamp="1576241408"&gt;345&lt;/key&gt;&lt;/foreign-keys&gt;&lt;ref-type name="Journal Article"&gt;17&lt;/ref-type&gt;&lt;contributors&gt;&lt;authors&gt;&lt;author&gt;Liu, Bing &lt;/author&gt;&lt;author&gt;Wu, Shimin &lt;/author&gt;&lt;author&gt;Long, Geyuan&lt;/author&gt;&lt;author&gt;Guo, Xiangyan&lt;/author&gt;&lt;/authors&gt;&lt;/contributors&gt;&lt;titles&gt;&lt;title&gt;&lt;style face="normal" font="default" size="100%"&gt;Basement&lt;/style&gt;&lt;style face="normal" font="default" charset="134" size="100%"&gt; &lt;/style&gt;&lt;style face="normal" font="default" size="100%"&gt;characteristics&lt;/style&gt;&lt;style face="normal" font="default" charset="134" size="100%"&gt; &lt;/style&gt;&lt;style face="normal" font="default" size="100%"&gt;and&lt;/style&gt;&lt;style face="normal" font="default" charset="134" size="100%"&gt; &lt;/style&gt;&lt;style face="normal" font="default" size="100%"&gt;tectonic&lt;/style&gt;&lt;style face="normal" font="default" charset="134" size="100%"&gt; &lt;/style&gt;&lt;style face="normal" font="default" size="100%"&gt;evolution&lt;/style&gt;&lt;style face="normal" font="default" charset="134" size="100%"&gt; &lt;/style&gt;&lt;style face="normal" font="default" size="100%"&gt;in Qiongdongnan&lt;/style&gt;&lt;style face="normal" font="default" charset="134" size="100%"&gt; &lt;/style&gt;&lt;style face="normal" font="default" size="100%"&gt;basin&lt;/style&gt;&lt;/title&gt;&lt;secondary-title&gt;&lt;style face="italic" font="default" size="100%"&gt;Precess in geophys&lt;/style&gt;&lt;/secondary-title&gt;&lt;/titles&gt;&lt;periodical&gt;&lt;full-title&gt;Precess in geophys&lt;/full-title&gt;&lt;/periodical&gt;&lt;pages&gt;1465-1475 (in Chinese with English abstract)&lt;/pages&gt;&lt;volume&gt;27&lt;/volume&gt;&lt;number&gt;4&lt;/number&gt;&lt;dates&gt;&lt;year&gt;2012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Li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2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DengXian" w:hAnsi="Times New Roman" w:cs="Times New Roman"/>
          <w:sz w:val="24"/>
          <w:szCs w:val="24"/>
        </w:rPr>
        <w:t xml:space="preserve"> and </w:t>
      </w:r>
      <w:hyperlink w:anchor="_ENREF_80" w:tooltip="Zhu, 2017 #346" w:history="1"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begin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instrText xml:space="preserve"> ADDIN EN.CITE &lt;EndNote&gt;&lt;Cite AuthorYear="1"&gt;&lt;Author&gt;Zhu&lt;/Author&gt;&lt;Year&gt;2017&lt;/Year&gt;&lt;RecNum&gt;346&lt;/RecNum&gt;&lt;DisplayText&gt;&lt;style font="Times New Roman"&gt;Zhu et al. (2017)&lt;/style&gt;&lt;/DisplayText&gt;&lt;record&gt;&lt;rec-number&gt;346&lt;/rec-number&gt;&lt;foreign-keys&gt;&lt;key app="EN" db-id="f09dd2fp8rw20pe59pjpxz5uxa52dedx2pap" timestamp="1576241657"&gt;346&lt;/key&gt;&lt;/foreign-keys&gt;&lt;ref-type name="Journal Article"&gt;17&lt;/ref-type&gt;&lt;contributors&gt;&lt;authors&gt;&lt;author&gt;Zhu, Rongwei&lt;/author&gt;&lt;author&gt;Liu, Hailing&lt;/author&gt;&lt;author&gt;Yao, Yongjian&lt;/author&gt;&lt;author&gt;Zhou, Yang&lt;/author&gt;&lt;author&gt;Wang, Yin&lt;/author&gt;&lt;author&gt;Li, Yuhan&lt;/author&gt;&lt;/authors&gt;&lt;/contributors&gt;&lt;titles&gt;&lt;title&gt;A Preliminary Analysis of Pre-Cenozoic Tectonic Deformation Of Zhongsha-xisha Block In South China Sea&lt;/title&gt;&lt;secondary-title&gt;Marine Geology &amp;amp; Quaternary Geology&lt;/secondary-title&gt;&lt;/titles&gt;&lt;periodical&gt;&lt;full-title&gt;Marine Geology &amp;amp; Quaternary Geology&lt;/full-title&gt;&lt;/periodical&gt;&lt;pages&gt;67-74 (in Chinese with English abstract)&lt;/pages&gt;&lt;volume&gt;37&lt;/volume&gt;&lt;number&gt;2&lt;/number&gt;&lt;dates&gt;&lt;year&gt;2017&lt;/year&gt;&lt;/dates&gt;&lt;urls&gt;&lt;/urls&gt;&lt;/record&gt;&lt;/Cite&gt;&lt;/EndNote&gt;</w:instrTex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separate"/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 xml:space="preserve">Zhu </w:t>
        </w:r>
        <w:r w:rsidR="00402BA1" w:rsidRPr="00402BA1">
          <w:rPr>
            <w:rStyle w:val="a8"/>
            <w:rFonts w:ascii="Times New Roman" w:hAnsi="Times New Roman" w:cs="Times New Roman"/>
            <w:i/>
            <w:color w:val="auto"/>
            <w:sz w:val="24"/>
            <w:szCs w:val="24"/>
            <w:u w:val="none"/>
          </w:rPr>
          <w:t>et al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t>. (2017)</w:t>
        </w:r>
        <w:r w:rsidR="00402BA1" w:rsidRPr="00402BA1">
          <w:rPr>
            <w:rStyle w:val="a8"/>
            <w:rFonts w:ascii="Times New Roman" w:hAnsi="Times New Roman" w:cs="Times New Roman"/>
            <w:color w:val="auto"/>
            <w:sz w:val="24"/>
            <w:szCs w:val="24"/>
            <w:u w:val="none"/>
          </w:rPr>
          <w:fldChar w:fldCharType="end"/>
        </w:r>
      </w:hyperlink>
      <w:r w:rsidR="00402BA1" w:rsidRPr="00402BA1">
        <w:rPr>
          <w:rFonts w:ascii="Times New Roman" w:eastAsia="DengXian" w:hAnsi="Times New Roman" w:cs="Times New Roman"/>
          <w:sz w:val="24"/>
          <w:szCs w:val="24"/>
        </w:rPr>
        <w:t>.</w:t>
      </w:r>
    </w:p>
    <w:p w14:paraId="5CACFC08" w14:textId="0CEDC8D5" w:rsidR="0067794A" w:rsidRDefault="0067794A" w:rsidP="009644D5">
      <w:pPr>
        <w:rPr>
          <w:rFonts w:ascii="Times New Roman" w:hAnsi="Times New Roman" w:cs="Times New Roman"/>
        </w:rPr>
      </w:pPr>
    </w:p>
    <w:p w14:paraId="193E419D" w14:textId="6FF0164C" w:rsidR="0067794A" w:rsidRDefault="0067794A" w:rsidP="009644D5">
      <w:pPr>
        <w:rPr>
          <w:rFonts w:ascii="Times New Roman" w:hAnsi="Times New Roman" w:cs="Times New Roman"/>
        </w:rPr>
      </w:pPr>
    </w:p>
    <w:p w14:paraId="689458D1" w14:textId="08A0BD2B" w:rsidR="0067794A" w:rsidRDefault="0067794A" w:rsidP="009644D5">
      <w:pPr>
        <w:rPr>
          <w:rFonts w:ascii="Times New Roman" w:hAnsi="Times New Roman" w:cs="Times New Roman"/>
        </w:rPr>
      </w:pPr>
    </w:p>
    <w:p w14:paraId="1985C5EF" w14:textId="5C0C8138" w:rsidR="0067794A" w:rsidRDefault="0067794A" w:rsidP="009644D5">
      <w:pPr>
        <w:rPr>
          <w:rFonts w:ascii="Times New Roman" w:hAnsi="Times New Roman" w:cs="Times New Roman"/>
        </w:rPr>
      </w:pPr>
    </w:p>
    <w:p w14:paraId="66C628BE" w14:textId="17FBD175" w:rsidR="0067794A" w:rsidRDefault="0067794A" w:rsidP="009644D5">
      <w:pPr>
        <w:rPr>
          <w:rFonts w:ascii="Times New Roman" w:hAnsi="Times New Roman" w:cs="Times New Roman"/>
        </w:rPr>
      </w:pPr>
    </w:p>
    <w:p w14:paraId="329F25AF" w14:textId="40D3B97E" w:rsidR="0067794A" w:rsidRDefault="0067794A" w:rsidP="009644D5">
      <w:pPr>
        <w:rPr>
          <w:rFonts w:ascii="Times New Roman" w:hAnsi="Times New Roman" w:cs="Times New Roman"/>
        </w:rPr>
      </w:pPr>
    </w:p>
    <w:p w14:paraId="157FF21D" w14:textId="49343C7B" w:rsidR="0067794A" w:rsidRDefault="0067794A" w:rsidP="009644D5">
      <w:pPr>
        <w:rPr>
          <w:rFonts w:ascii="Times New Roman" w:hAnsi="Times New Roman" w:cs="Times New Roman"/>
        </w:rPr>
      </w:pPr>
    </w:p>
    <w:p w14:paraId="74011AAA" w14:textId="37498B21" w:rsidR="0067794A" w:rsidRDefault="0067794A" w:rsidP="009644D5">
      <w:pPr>
        <w:rPr>
          <w:rFonts w:ascii="Times New Roman" w:hAnsi="Times New Roman" w:cs="Times New Roman"/>
        </w:rPr>
      </w:pPr>
    </w:p>
    <w:p w14:paraId="1B6B49C8" w14:textId="336AAC79" w:rsidR="0067794A" w:rsidRDefault="0067794A" w:rsidP="009644D5">
      <w:pPr>
        <w:rPr>
          <w:rFonts w:ascii="Times New Roman" w:hAnsi="Times New Roman" w:cs="Times New Roman"/>
        </w:rPr>
      </w:pPr>
    </w:p>
    <w:p w14:paraId="1E676511" w14:textId="7230C024" w:rsidR="0067794A" w:rsidRDefault="0067794A" w:rsidP="009644D5">
      <w:pPr>
        <w:rPr>
          <w:rFonts w:ascii="Times New Roman" w:hAnsi="Times New Roman" w:cs="Times New Roman"/>
        </w:rPr>
      </w:pPr>
    </w:p>
    <w:p w14:paraId="534824C1" w14:textId="16AB8452" w:rsidR="0067794A" w:rsidRDefault="0067794A" w:rsidP="009644D5">
      <w:pPr>
        <w:rPr>
          <w:rFonts w:ascii="Times New Roman" w:hAnsi="Times New Roman" w:cs="Times New Roman"/>
        </w:rPr>
      </w:pPr>
    </w:p>
    <w:p w14:paraId="4CFFEB32" w14:textId="73591589" w:rsidR="0067794A" w:rsidRDefault="0067794A" w:rsidP="009644D5">
      <w:pPr>
        <w:rPr>
          <w:rFonts w:ascii="Times New Roman" w:hAnsi="Times New Roman" w:cs="Times New Roman"/>
        </w:rPr>
      </w:pPr>
    </w:p>
    <w:p w14:paraId="3B9C0B60" w14:textId="74065742" w:rsidR="0067794A" w:rsidRDefault="0067794A" w:rsidP="009644D5">
      <w:pPr>
        <w:rPr>
          <w:rFonts w:ascii="Times New Roman" w:hAnsi="Times New Roman" w:cs="Times New Roman"/>
        </w:rPr>
      </w:pPr>
    </w:p>
    <w:p w14:paraId="324E7BF5" w14:textId="0B843D9E" w:rsidR="0067794A" w:rsidRDefault="0067794A" w:rsidP="009644D5">
      <w:pPr>
        <w:rPr>
          <w:rFonts w:ascii="Times New Roman" w:hAnsi="Times New Roman" w:cs="Times New Roman"/>
        </w:rPr>
      </w:pPr>
    </w:p>
    <w:p w14:paraId="6B3C8D2B" w14:textId="2819F97D" w:rsidR="0067794A" w:rsidRDefault="0067794A" w:rsidP="009644D5">
      <w:pPr>
        <w:rPr>
          <w:rFonts w:ascii="Times New Roman" w:hAnsi="Times New Roman" w:cs="Times New Roman"/>
        </w:rPr>
      </w:pPr>
    </w:p>
    <w:p w14:paraId="0784E84F" w14:textId="21990DA4" w:rsidR="0067794A" w:rsidRDefault="0067794A" w:rsidP="009644D5">
      <w:pPr>
        <w:rPr>
          <w:rFonts w:ascii="Times New Roman" w:hAnsi="Times New Roman" w:cs="Times New Roman"/>
        </w:rPr>
      </w:pPr>
    </w:p>
    <w:p w14:paraId="07AD029B" w14:textId="6EB53A9D" w:rsidR="0067794A" w:rsidRDefault="0067794A" w:rsidP="009644D5">
      <w:pPr>
        <w:rPr>
          <w:rFonts w:ascii="Times New Roman" w:hAnsi="Times New Roman" w:cs="Times New Roman"/>
        </w:rPr>
      </w:pPr>
    </w:p>
    <w:p w14:paraId="39969A23" w14:textId="56357898" w:rsidR="0067794A" w:rsidRDefault="0067794A" w:rsidP="009644D5">
      <w:pPr>
        <w:rPr>
          <w:rFonts w:ascii="Times New Roman" w:hAnsi="Times New Roman" w:cs="Times New Roman"/>
        </w:rPr>
      </w:pPr>
    </w:p>
    <w:p w14:paraId="5C603DDA" w14:textId="2B60EFCC" w:rsidR="0067794A" w:rsidRDefault="0067794A" w:rsidP="009644D5">
      <w:pPr>
        <w:rPr>
          <w:rFonts w:ascii="Times New Roman" w:hAnsi="Times New Roman" w:cs="Times New Roman"/>
        </w:rPr>
      </w:pPr>
    </w:p>
    <w:p w14:paraId="40DC24E0" w14:textId="38A3BC9B" w:rsidR="0067794A" w:rsidRDefault="0067794A" w:rsidP="009644D5">
      <w:pPr>
        <w:rPr>
          <w:rFonts w:ascii="Times New Roman" w:hAnsi="Times New Roman" w:cs="Times New Roman"/>
        </w:rPr>
      </w:pPr>
    </w:p>
    <w:p w14:paraId="7C874818" w14:textId="3A78B550" w:rsidR="0067794A" w:rsidRDefault="0067794A" w:rsidP="009644D5">
      <w:pPr>
        <w:rPr>
          <w:rFonts w:ascii="Times New Roman" w:hAnsi="Times New Roman" w:cs="Times New Roman"/>
        </w:rPr>
      </w:pPr>
    </w:p>
    <w:p w14:paraId="26D93DA0" w14:textId="77777777" w:rsidR="00E34213" w:rsidRDefault="00E34213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1FEE404" w14:textId="5AF5E82F" w:rsidR="000F2911" w:rsidRPr="00E34213" w:rsidRDefault="000F2911" w:rsidP="009644D5">
      <w:pPr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1</w:t>
      </w:r>
    </w:p>
    <w:p w14:paraId="5208E1CE" w14:textId="77777777" w:rsidR="000F2911" w:rsidRPr="000F2911" w:rsidRDefault="000F2911" w:rsidP="009644D5">
      <w:pPr>
        <w:rPr>
          <w:rFonts w:ascii="Times New Roman" w:hAnsi="Times New Roman" w:cs="Times New Roman"/>
          <w:sz w:val="28"/>
          <w:szCs w:val="28"/>
        </w:rPr>
      </w:pPr>
    </w:p>
    <w:p w14:paraId="0C430BBE" w14:textId="2AACB816" w:rsidR="009D73D0" w:rsidRPr="00C1222D" w:rsidRDefault="00402BA1" w:rsidP="009D73D0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26ECFD4B" wp14:editId="6CBDE110">
            <wp:extent cx="3585977" cy="7329487"/>
            <wp:effectExtent l="0" t="0" r="0" b="508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1922" cy="73416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179E64" w14:textId="39CB754D" w:rsidR="00524871" w:rsidRDefault="00524871" w:rsidP="005248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010FBB07" w14:textId="77777777" w:rsidR="00E34213" w:rsidRDefault="00E34213">
      <w:pPr>
        <w:widowControl/>
        <w:jc w:val="left"/>
        <w:rPr>
          <w:rFonts w:ascii="Times New Roman" w:eastAsia="宋体" w:hAnsi="Times New Roman" w:cs="Times New Roman"/>
          <w:b/>
          <w:kern w:val="0"/>
          <w:sz w:val="28"/>
          <w:szCs w:val="28"/>
        </w:rPr>
      </w:pPr>
      <w:r>
        <w:rPr>
          <w:rFonts w:ascii="Times New Roman" w:eastAsia="宋体" w:hAnsi="Times New Roman" w:cs="Times New Roman"/>
          <w:b/>
          <w:kern w:val="0"/>
          <w:sz w:val="28"/>
          <w:szCs w:val="28"/>
        </w:rPr>
        <w:br w:type="page"/>
      </w:r>
    </w:p>
    <w:p w14:paraId="4D5FE02A" w14:textId="1FD9C964" w:rsidR="000F2911" w:rsidRPr="00E34213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E34213"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2</w:t>
      </w:r>
    </w:p>
    <w:p w14:paraId="742F1EF6" w14:textId="77777777" w:rsidR="000F2911" w:rsidRPr="00C1222D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77FB66D6" w14:textId="0E2B2D42" w:rsidR="00524871" w:rsidRPr="00C1222D" w:rsidRDefault="00402BA1" w:rsidP="00402BA1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10EEC29A" wp14:editId="32AC4552">
            <wp:extent cx="5274310" cy="2053590"/>
            <wp:effectExtent l="0" t="0" r="2540" b="381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53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262E20" w14:textId="322900EB" w:rsidR="009D73D0" w:rsidRPr="00C1222D" w:rsidRDefault="009D73D0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6A151541" w14:textId="45DD4F4E" w:rsidR="00524871" w:rsidRPr="00C1222D" w:rsidRDefault="0052487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5638445E" w14:textId="47A3AC9B" w:rsidR="00524871" w:rsidRPr="00C1222D" w:rsidRDefault="0052487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6D2183B5" w14:textId="39C6A8F2" w:rsidR="00524871" w:rsidRPr="00C1222D" w:rsidRDefault="0052487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154C1EDD" w14:textId="4380CF18" w:rsidR="00524871" w:rsidRDefault="0052487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3F959C1E" w14:textId="699300EA" w:rsidR="000F2911" w:rsidRDefault="000F291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796FEED" w14:textId="06BEB5D9" w:rsidR="000F2911" w:rsidRDefault="000F291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5D5300F3" w14:textId="5458502E" w:rsidR="000F2911" w:rsidRDefault="000F291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5B08CFBF" w14:textId="7C16C6D2" w:rsidR="000F2911" w:rsidRDefault="000F2911" w:rsidP="009D73D0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8836CB8" w14:textId="77777777" w:rsidR="00E34213" w:rsidRDefault="00E34213">
      <w:pPr>
        <w:widowControl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br w:type="page"/>
      </w:r>
    </w:p>
    <w:p w14:paraId="4629C817" w14:textId="2A92AE67" w:rsidR="000F2911" w:rsidRPr="00E34213" w:rsidRDefault="000F291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E34213"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3</w:t>
      </w:r>
    </w:p>
    <w:p w14:paraId="0F8A429A" w14:textId="77777777" w:rsidR="000F2911" w:rsidRPr="00413FDA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37EC1DE4" w14:textId="458FF78C" w:rsidR="00FC7856" w:rsidRPr="00F96EF5" w:rsidRDefault="005A69C0" w:rsidP="005A69C0">
      <w:pPr>
        <w:spacing w:line="480" w:lineRule="auto"/>
        <w:jc w:val="center"/>
        <w:rPr>
          <w:rFonts w:ascii="Times New Roman" w:eastAsia="DengXian" w:hAnsi="Times New Roman" w:cs="Times New Roman"/>
          <w:color w:val="0070C0"/>
          <w:szCs w:val="21"/>
        </w:rPr>
      </w:pPr>
      <w:r>
        <w:rPr>
          <w:noProof/>
        </w:rPr>
        <w:drawing>
          <wp:inline distT="0" distB="0" distL="0" distR="0" wp14:anchorId="52E7080C" wp14:editId="042C8EA7">
            <wp:extent cx="5274310" cy="2270125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7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AB42EC" w14:textId="0033468F" w:rsidR="00566B67" w:rsidRPr="00C1222D" w:rsidRDefault="00566B67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A2681F0" w14:textId="4253B18D" w:rsidR="00566B67" w:rsidRPr="00C1222D" w:rsidRDefault="00566B67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1FCF3C86" w14:textId="6C51B366" w:rsidR="00566B67" w:rsidRPr="00C1222D" w:rsidRDefault="00566B67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155C3E47" w14:textId="75A644C1" w:rsidR="00566B67" w:rsidRDefault="00566B67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06A88BB7" w14:textId="0B04AFBE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DD6D1B5" w14:textId="4537E3BF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0C28EBCF" w14:textId="18EB1A60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0E5F94DE" w14:textId="03DEC0C6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13962148" w14:textId="01878739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75B54CC" w14:textId="15D0EDB4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0B3BDE4C" w14:textId="12CBBD2A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2D24A689" w14:textId="7215AB09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44F6D3C" w14:textId="361E5F1B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6334D26" w14:textId="39238971" w:rsidR="000F2911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7DE0860A" w14:textId="77777777" w:rsidR="00E34213" w:rsidRDefault="00E34213">
      <w:pPr>
        <w:widowControl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br w:type="page"/>
      </w:r>
    </w:p>
    <w:p w14:paraId="46FA163E" w14:textId="450AD4C6" w:rsidR="000F2911" w:rsidRPr="00E34213" w:rsidRDefault="000F291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E34213"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4</w:t>
      </w:r>
    </w:p>
    <w:p w14:paraId="235C7757" w14:textId="77777777" w:rsidR="000F2911" w:rsidRPr="00C1222D" w:rsidRDefault="000F2911" w:rsidP="00FC785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78439502" w14:textId="02C92A94" w:rsidR="00FC7856" w:rsidRPr="00C1222D" w:rsidRDefault="005A69C0" w:rsidP="005A69C0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08C0F372" wp14:editId="6D4809D1">
            <wp:extent cx="5274310" cy="1918335"/>
            <wp:effectExtent l="0" t="0" r="254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91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7288B" w14:textId="7D0B31E9" w:rsidR="00FC7856" w:rsidRPr="00C1222D" w:rsidRDefault="00FC7856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3186BA8C" w14:textId="18AF4CED" w:rsidR="00FC7856" w:rsidRPr="00C1222D" w:rsidRDefault="00FC7856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826DF31" w14:textId="264D0C08" w:rsidR="00FC7856" w:rsidRPr="00C1222D" w:rsidRDefault="00FC7856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74D34F57" w14:textId="7C48998F" w:rsidR="00FC7856" w:rsidRDefault="00FC7856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0837F91B" w14:textId="665C363B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7A9962D3" w14:textId="69714058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38BE6E60" w14:textId="7C9D1CC2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32652E0C" w14:textId="6EA447AA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2F5E45A3" w14:textId="4EA241E0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41C6090A" w14:textId="6555963A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F7127DB" w14:textId="5312CEE7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39865AA" w14:textId="5880D3E4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14DC750" w14:textId="7FE44111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72A136CA" w14:textId="2DBFC8E9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318B7148" w14:textId="4D859A71" w:rsidR="000F2911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84E3AB5" w14:textId="77777777" w:rsidR="00E34213" w:rsidRDefault="00E34213">
      <w:pPr>
        <w:widowControl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br w:type="page"/>
      </w:r>
    </w:p>
    <w:p w14:paraId="47EF4700" w14:textId="7CE2DC20" w:rsidR="000F2911" w:rsidRPr="00E34213" w:rsidRDefault="000F291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E34213"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5</w:t>
      </w:r>
    </w:p>
    <w:p w14:paraId="1982BF3D" w14:textId="77777777" w:rsidR="000F2911" w:rsidRPr="00C1222D" w:rsidRDefault="000F2911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51788D9A" w14:textId="6C9C787D" w:rsidR="00C21153" w:rsidRDefault="00402BA1" w:rsidP="007C5BFF">
      <w:pPr>
        <w:spacing w:line="480" w:lineRule="auto"/>
        <w:ind w:firstLine="567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1BEF3789" wp14:editId="4332441B">
            <wp:extent cx="5274310" cy="273240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32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21153">
        <w:rPr>
          <w:noProof/>
        </w:rPr>
        <w:t xml:space="preserve"> </w:t>
      </w:r>
    </w:p>
    <w:p w14:paraId="7E6994FA" w14:textId="77777777" w:rsidR="00FC7856" w:rsidRPr="00C21153" w:rsidRDefault="00FC7856" w:rsidP="00246C3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2821B477" w14:textId="3014F8C5" w:rsidR="006060DD" w:rsidRPr="00C1222D" w:rsidRDefault="006060DD" w:rsidP="00246C3B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2F98789B" w14:textId="0757A063" w:rsidR="006060DD" w:rsidRPr="00C1222D" w:rsidRDefault="006060DD" w:rsidP="00246C3B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47B0B3C8" w14:textId="60EDD3E0" w:rsidR="006060DD" w:rsidRPr="00C1222D" w:rsidRDefault="006060DD" w:rsidP="00246C3B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1EE61883" w14:textId="7C470EC9" w:rsidR="006060DD" w:rsidRPr="00C1222D" w:rsidRDefault="006060DD" w:rsidP="00246C3B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010FEC28" w14:textId="3C316A3E" w:rsidR="00657627" w:rsidRDefault="00657627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4EC592BB" w14:textId="0810CB9E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07602EDD" w14:textId="0FF28C2F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66F8ADE1" w14:textId="6D338387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6C49B65F" w14:textId="62E63CBE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35B523F5" w14:textId="01314D2B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5B6A11F5" w14:textId="0F3FCBB6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1D76ACAF" w14:textId="6CCB6573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51FFEF9A" w14:textId="6297C67A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73A626DC" w14:textId="482DBF61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1E13D703" w14:textId="7A2C61B5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13AD51DF" w14:textId="7B2A87E3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29AC124B" w14:textId="4946806B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30B9530D" w14:textId="50B3ECD1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2190F8A0" w14:textId="519EDEC7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56D54B2A" w14:textId="4FB1600D" w:rsidR="000F2911" w:rsidRDefault="000F291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</w:p>
    <w:p w14:paraId="3C9973F7" w14:textId="77777777" w:rsidR="00E34213" w:rsidRDefault="00E34213">
      <w:pPr>
        <w:widowControl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br w:type="page"/>
      </w:r>
    </w:p>
    <w:p w14:paraId="47CF4368" w14:textId="2A972170" w:rsidR="000F2911" w:rsidRDefault="000F2911" w:rsidP="000F2911">
      <w:pPr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E34213"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6</w:t>
      </w:r>
    </w:p>
    <w:p w14:paraId="162B0ACE" w14:textId="77777777" w:rsidR="00402BA1" w:rsidRPr="00E34213" w:rsidRDefault="00402BA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2BEABBC" w14:textId="3DD8009B" w:rsidR="000F2911" w:rsidRPr="00C1222D" w:rsidRDefault="00402BA1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229C0038" wp14:editId="55C129E0">
            <wp:extent cx="5274310" cy="2933700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3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B974CD" w14:textId="727C43B7" w:rsidR="002671D0" w:rsidRPr="00C1222D" w:rsidRDefault="00493097" w:rsidP="007C5BFF">
      <w:pPr>
        <w:ind w:firstLine="567"/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</w:pPr>
      <w:r w:rsidRPr="00C1222D">
        <w:rPr>
          <w:rFonts w:ascii="Times New Roman" w:eastAsia="DengXian" w:hAnsi="Times New Roman" w:cs="Times New Roman"/>
          <w:noProof/>
        </w:rPr>
        <w:t xml:space="preserve"> </w:t>
      </w:r>
    </w:p>
    <w:p w14:paraId="38CE13FC" w14:textId="54E1771F" w:rsidR="00524871" w:rsidRPr="00C1222D" w:rsidRDefault="0052487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8A3D286" w14:textId="6FD05EF4" w:rsidR="00524871" w:rsidRPr="00C1222D" w:rsidRDefault="0052487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27D7B5A5" w14:textId="1960504A" w:rsidR="00524871" w:rsidRPr="00C1222D" w:rsidRDefault="0052487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EF4D617" w14:textId="31C5F477" w:rsidR="00524871" w:rsidRPr="00C1222D" w:rsidRDefault="0052487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2405758" w14:textId="77777777" w:rsidR="00524871" w:rsidRPr="00C1222D" w:rsidRDefault="0052487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78DEBB1A" w14:textId="2521F26B" w:rsidR="006060DD" w:rsidRPr="00C1222D" w:rsidRDefault="006060DD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225DB988" w14:textId="00A354E7" w:rsidR="00566B67" w:rsidRPr="00C1222D" w:rsidRDefault="00566B67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4FCC1C4" w14:textId="3FA23740" w:rsidR="00566B67" w:rsidRPr="00C1222D" w:rsidRDefault="00566B67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4D2E5652" w14:textId="05B275A3" w:rsidR="00566B67" w:rsidRPr="00C1222D" w:rsidRDefault="00566B67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2A57ACA2" w14:textId="0683DF48" w:rsidR="00566B67" w:rsidRDefault="00566B67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0C197638" w14:textId="47D90A80" w:rsidR="000F2911" w:rsidRDefault="000F291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C74A744" w14:textId="5241C294" w:rsidR="000F2911" w:rsidRDefault="000F291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23B8FE6B" w14:textId="7E1B04D9" w:rsidR="00E34213" w:rsidRDefault="00E34213">
      <w:pPr>
        <w:widowControl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</w:p>
    <w:p w14:paraId="3B832496" w14:textId="33C094D8" w:rsidR="000F2911" w:rsidRPr="00E34213" w:rsidRDefault="000F291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E34213" w:rsidRPr="00E34213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7</w:t>
      </w:r>
    </w:p>
    <w:p w14:paraId="19004C7D" w14:textId="77777777" w:rsidR="000F2911" w:rsidRPr="00C1222D" w:rsidRDefault="000F2911" w:rsidP="00B72B4D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47B26215" w14:textId="5DA3A9D1" w:rsidR="00524871" w:rsidRDefault="00402BA1" w:rsidP="00402BA1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6AB6AA2A" wp14:editId="7CAAF508">
            <wp:extent cx="5274310" cy="4495165"/>
            <wp:effectExtent l="0" t="0" r="2540" b="63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495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21696" w14:textId="3BF96211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933FD64" w14:textId="0A8CCFA8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570709D7" w14:textId="44116495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A4C7C0C" w14:textId="133FC2FC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028033C" w14:textId="6A10C56C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2072BC05" w14:textId="6CA3C1FD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6155ED43" w14:textId="387C01FA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0864971C" w14:textId="1605C4FF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76632A79" w14:textId="55615ADE" w:rsidR="000F2911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116E7D19" w14:textId="77777777" w:rsidR="00B303D9" w:rsidRDefault="00B303D9">
      <w:pPr>
        <w:widowControl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br w:type="page"/>
      </w:r>
    </w:p>
    <w:p w14:paraId="4327919E" w14:textId="33B40976" w:rsidR="000F2911" w:rsidRPr="00B303D9" w:rsidRDefault="000F291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303D9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B303D9" w:rsidRPr="00B303D9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8</w:t>
      </w:r>
    </w:p>
    <w:p w14:paraId="666EC926" w14:textId="77777777" w:rsidR="000F2911" w:rsidRPr="00C1222D" w:rsidRDefault="000F2911" w:rsidP="0052487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4FB2B31A" w14:textId="479A3A75" w:rsidR="00101339" w:rsidRDefault="00402BA1" w:rsidP="00402BA1">
      <w:pPr>
        <w:spacing w:line="480" w:lineRule="auto"/>
        <w:jc w:val="center"/>
        <w:rPr>
          <w:noProof/>
        </w:rPr>
      </w:pPr>
      <w:r>
        <w:rPr>
          <w:noProof/>
        </w:rPr>
        <w:drawing>
          <wp:inline distT="0" distB="0" distL="0" distR="0" wp14:anchorId="02C165D0" wp14:editId="506B7EBB">
            <wp:extent cx="5274310" cy="3973830"/>
            <wp:effectExtent l="0" t="0" r="2540" b="762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73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FC0F28" w14:textId="04DE74E2" w:rsidR="000F2911" w:rsidRDefault="000F2911" w:rsidP="0076424E">
      <w:pPr>
        <w:spacing w:line="480" w:lineRule="auto"/>
        <w:rPr>
          <w:noProof/>
        </w:rPr>
      </w:pPr>
    </w:p>
    <w:p w14:paraId="6536C59C" w14:textId="0147E4C4" w:rsidR="000F2911" w:rsidRDefault="000F2911" w:rsidP="0076424E">
      <w:pPr>
        <w:spacing w:line="480" w:lineRule="auto"/>
        <w:rPr>
          <w:noProof/>
        </w:rPr>
      </w:pPr>
    </w:p>
    <w:p w14:paraId="3E1FE6AE" w14:textId="68E172E2" w:rsidR="000F2911" w:rsidRDefault="000F2911" w:rsidP="0076424E">
      <w:pPr>
        <w:spacing w:line="480" w:lineRule="auto"/>
        <w:rPr>
          <w:noProof/>
        </w:rPr>
      </w:pPr>
    </w:p>
    <w:p w14:paraId="2C012CF5" w14:textId="44267936" w:rsidR="000F2911" w:rsidRDefault="000F2911" w:rsidP="0076424E">
      <w:pPr>
        <w:spacing w:line="480" w:lineRule="auto"/>
        <w:rPr>
          <w:noProof/>
        </w:rPr>
      </w:pPr>
    </w:p>
    <w:p w14:paraId="1304EE07" w14:textId="3F2C3B1D" w:rsidR="000F2911" w:rsidRDefault="000F2911" w:rsidP="0076424E">
      <w:pPr>
        <w:spacing w:line="480" w:lineRule="auto"/>
        <w:rPr>
          <w:noProof/>
        </w:rPr>
      </w:pPr>
    </w:p>
    <w:p w14:paraId="1EE4A6B2" w14:textId="44DBC85D" w:rsidR="000F2911" w:rsidRDefault="000F2911" w:rsidP="0076424E">
      <w:pPr>
        <w:spacing w:line="480" w:lineRule="auto"/>
        <w:rPr>
          <w:noProof/>
        </w:rPr>
      </w:pPr>
    </w:p>
    <w:p w14:paraId="3EA27F7C" w14:textId="08856946" w:rsidR="000F2911" w:rsidRDefault="000F2911" w:rsidP="0076424E">
      <w:pPr>
        <w:spacing w:line="480" w:lineRule="auto"/>
        <w:rPr>
          <w:noProof/>
        </w:rPr>
      </w:pPr>
    </w:p>
    <w:p w14:paraId="01246964" w14:textId="6CEBD553" w:rsidR="000F2911" w:rsidRDefault="000F2911" w:rsidP="0076424E">
      <w:pPr>
        <w:spacing w:line="480" w:lineRule="auto"/>
        <w:rPr>
          <w:noProof/>
        </w:rPr>
      </w:pPr>
    </w:p>
    <w:p w14:paraId="2E63D39B" w14:textId="77777777" w:rsidR="000F2911" w:rsidRDefault="000F2911" w:rsidP="0076424E">
      <w:pPr>
        <w:spacing w:line="480" w:lineRule="auto"/>
        <w:rPr>
          <w:noProof/>
        </w:rPr>
      </w:pPr>
    </w:p>
    <w:p w14:paraId="6684A023" w14:textId="77777777" w:rsidR="006A0C09" w:rsidRPr="00674D80" w:rsidRDefault="006A0C09" w:rsidP="0076424E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</w:p>
    <w:p w14:paraId="0C4451EA" w14:textId="77777777" w:rsidR="00B72B4D" w:rsidRPr="00C1222D" w:rsidRDefault="00B72B4D">
      <w:pPr>
        <w:rPr>
          <w:rFonts w:ascii="Times New Roman" w:eastAsia="宋体" w:hAnsi="Times New Roman" w:cs="Times New Roman"/>
          <w:color w:val="FF0000"/>
          <w:kern w:val="0"/>
          <w:sz w:val="24"/>
          <w:szCs w:val="24"/>
        </w:rPr>
        <w:sectPr w:rsidR="00B72B4D" w:rsidRPr="00C1222D" w:rsidSect="00753660">
          <w:footerReference w:type="even" r:id="rId16"/>
          <w:footerReference w:type="default" r:id="rId17"/>
          <w:pgSz w:w="11906" w:h="16838"/>
          <w:pgMar w:top="1134" w:right="1134" w:bottom="1134" w:left="1134" w:header="851" w:footer="992" w:gutter="0"/>
          <w:cols w:space="425"/>
          <w:docGrid w:type="lines" w:linePitch="312"/>
        </w:sectPr>
      </w:pPr>
    </w:p>
    <w:p w14:paraId="0C5B26FF" w14:textId="39F31C0A" w:rsidR="000F2911" w:rsidRPr="00B303D9" w:rsidRDefault="000F291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303D9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B303D9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9</w:t>
      </w:r>
    </w:p>
    <w:p w14:paraId="4467412B" w14:textId="37533369" w:rsidR="00C85C77" w:rsidRPr="00C1222D" w:rsidRDefault="00C85C77" w:rsidP="00C85C77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4"/>
        </w:rPr>
      </w:pPr>
    </w:p>
    <w:p w14:paraId="33C3F693" w14:textId="21459CE4" w:rsidR="00C85C77" w:rsidRDefault="003F3FC3" w:rsidP="00C85C77">
      <w:pPr>
        <w:spacing w:line="360" w:lineRule="auto"/>
        <w:rPr>
          <w:rFonts w:ascii="Times New Roman" w:hAnsi="Times New Roman" w:cs="Times New Roman"/>
          <w:kern w:val="0"/>
          <w:szCs w:val="21"/>
        </w:rPr>
      </w:pPr>
      <w:r w:rsidRPr="00F96EF5">
        <w:rPr>
          <w:rFonts w:ascii="Times New Roman" w:hAnsi="Times New Roman" w:cs="Times New Roman"/>
          <w:kern w:val="0"/>
          <w:szCs w:val="21"/>
        </w:rPr>
        <w:t>.</w:t>
      </w:r>
      <w:r w:rsidR="000F2911" w:rsidRPr="000F2911">
        <w:rPr>
          <w:noProof/>
        </w:rPr>
        <w:t xml:space="preserve"> </w:t>
      </w:r>
      <w:r w:rsidR="000F2911">
        <w:rPr>
          <w:noProof/>
          <w:lang w:eastAsia="en-US"/>
        </w:rPr>
        <w:drawing>
          <wp:inline distT="0" distB="0" distL="0" distR="0" wp14:anchorId="17B95F83" wp14:editId="3D91E687">
            <wp:extent cx="8519160" cy="3846988"/>
            <wp:effectExtent l="0" t="0" r="0" b="127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25600" cy="38498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3BD906" w14:textId="6DC0C7D1" w:rsidR="0076424E" w:rsidRPr="00413FDA" w:rsidRDefault="0076424E" w:rsidP="00C85C77">
      <w:pPr>
        <w:spacing w:line="360" w:lineRule="auto"/>
        <w:rPr>
          <w:rFonts w:ascii="Times New Roman" w:hAnsi="Times New Roman" w:cs="Times New Roman"/>
          <w:kern w:val="0"/>
          <w:szCs w:val="21"/>
        </w:rPr>
        <w:sectPr w:rsidR="0076424E" w:rsidRPr="00413FDA" w:rsidSect="00B303D9">
          <w:pgSz w:w="16838" w:h="11906" w:orient="landscape"/>
          <w:pgMar w:top="1797" w:right="1440" w:bottom="1797" w:left="1440" w:header="851" w:footer="992" w:gutter="0"/>
          <w:cols w:space="425"/>
          <w:docGrid w:type="lines" w:linePitch="312"/>
        </w:sectPr>
      </w:pPr>
    </w:p>
    <w:p w14:paraId="1C824CA2" w14:textId="7A6CCA85" w:rsidR="000F2911" w:rsidRPr="00B303D9" w:rsidRDefault="000F2911" w:rsidP="000F291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303D9">
        <w:rPr>
          <w:rFonts w:ascii="Times New Roman" w:eastAsia="宋体" w:hAnsi="Times New Roman" w:cs="Times New Roman"/>
          <w:b/>
          <w:kern w:val="0"/>
          <w:sz w:val="24"/>
          <w:szCs w:val="24"/>
        </w:rPr>
        <w:lastRenderedPageBreak/>
        <w:t xml:space="preserve">Fig. </w:t>
      </w:r>
      <w:r w:rsidR="00B303D9" w:rsidRPr="00B303D9">
        <w:rPr>
          <w:rFonts w:ascii="Times New Roman" w:eastAsia="宋体" w:hAnsi="Times New Roman" w:cs="Times New Roman"/>
          <w:b/>
          <w:kern w:val="0"/>
          <w:sz w:val="24"/>
          <w:szCs w:val="24"/>
        </w:rPr>
        <w:t>S</w:t>
      </w:r>
      <w:r w:rsidRPr="00B303D9">
        <w:rPr>
          <w:rFonts w:ascii="Times New Roman" w:eastAsia="宋体" w:hAnsi="Times New Roman" w:cs="Times New Roman"/>
          <w:b/>
          <w:kern w:val="0"/>
          <w:sz w:val="24"/>
          <w:szCs w:val="24"/>
        </w:rPr>
        <w:t>1</w:t>
      </w:r>
      <w:r w:rsidR="00402BA1">
        <w:rPr>
          <w:rFonts w:ascii="Times New Roman" w:eastAsia="宋体" w:hAnsi="Times New Roman" w:cs="Times New Roman"/>
          <w:b/>
          <w:kern w:val="0"/>
          <w:sz w:val="24"/>
          <w:szCs w:val="24"/>
        </w:rPr>
        <w:t>0</w:t>
      </w:r>
    </w:p>
    <w:p w14:paraId="100BF03A" w14:textId="77777777" w:rsidR="0076424E" w:rsidRDefault="0076424E" w:rsidP="00FC7856">
      <w:pPr>
        <w:spacing w:line="480" w:lineRule="auto"/>
        <w:rPr>
          <w:rFonts w:ascii="Times New Roman" w:eastAsia="DengXian" w:hAnsi="Times New Roman" w:cs="Times New Roman"/>
          <w:color w:val="323232"/>
          <w:szCs w:val="21"/>
        </w:rPr>
      </w:pPr>
    </w:p>
    <w:p w14:paraId="315C78BB" w14:textId="494066C0" w:rsidR="0076424E" w:rsidRPr="00C1222D" w:rsidRDefault="00402BA1" w:rsidP="00402BA1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46B2BF7F" wp14:editId="52694C9E">
            <wp:extent cx="5274310" cy="4761865"/>
            <wp:effectExtent l="0" t="0" r="2540" b="63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761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2695BE" w14:textId="40F19C74" w:rsidR="0076424E" w:rsidRPr="00413FDA" w:rsidRDefault="0076424E" w:rsidP="00FC7856">
      <w:pPr>
        <w:spacing w:line="480" w:lineRule="auto"/>
        <w:rPr>
          <w:rFonts w:ascii="Times New Roman" w:eastAsia="DengXian" w:hAnsi="Times New Roman" w:cs="Times New Roman"/>
          <w:color w:val="323232"/>
          <w:szCs w:val="21"/>
        </w:rPr>
        <w:sectPr w:rsidR="0076424E" w:rsidRPr="00413FDA" w:rsidSect="00B303D9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</w:p>
    <w:p w14:paraId="7D54C4BD" w14:textId="5987B06C" w:rsidR="00F52265" w:rsidRPr="00B303D9" w:rsidRDefault="006060DD" w:rsidP="006060D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303D9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1ACFD0FB" w14:textId="0D094506" w:rsidR="00F96EF5" w:rsidRPr="000F2911" w:rsidRDefault="00F52265" w:rsidP="006B3ED5">
      <w:pPr>
        <w:pStyle w:val="EndNoteBibliography"/>
        <w:ind w:left="200" w:hangingChars="100" w:hanging="200"/>
      </w:pPr>
      <w:r w:rsidRPr="00C1222D">
        <w:fldChar w:fldCharType="begin"/>
      </w:r>
      <w:r w:rsidRPr="00C1222D">
        <w:instrText xml:space="preserve"> ADDIN EN.REFLIST </w:instrText>
      </w:r>
      <w:r w:rsidRPr="00C1222D">
        <w:fldChar w:fldCharType="separate"/>
      </w:r>
      <w:bookmarkStart w:id="2" w:name="_ENREF_1"/>
      <w:r w:rsidR="00F96EF5" w:rsidRPr="000F2911">
        <w:t>Abdallsamed, M.I.M., Wu, Y.B., Zhang, W., Zhou, G., Wang, H., Yang, S., 2017. Early Paleozoic high-Mg granodiorite from the Erlangping unit, North Qinling orogen, central China: Partial melting of metasomatic mantle during the initial back-arc opening</w:t>
      </w:r>
      <w:r w:rsidR="000F2911" w:rsidRPr="000F2911">
        <w:t>.</w:t>
      </w:r>
      <w:r w:rsidR="00F96EF5" w:rsidRPr="000F2911">
        <w:t xml:space="preserve"> </w:t>
      </w:r>
      <w:r w:rsidR="00F96EF5" w:rsidRPr="000F2911">
        <w:rPr>
          <w:i/>
        </w:rPr>
        <w:t>Lith</w:t>
      </w:r>
      <w:r w:rsidR="00F252DF">
        <w:rPr>
          <w:rFonts w:hint="eastAsia"/>
          <w:i/>
        </w:rPr>
        <w:t>o</w:t>
      </w:r>
      <w:r w:rsidR="00F96EF5" w:rsidRPr="000F2911">
        <w:rPr>
          <w:i/>
        </w:rPr>
        <w:t>s</w:t>
      </w:r>
      <w:r w:rsidR="008C02D1" w:rsidRPr="008C02D1">
        <w:t>,</w:t>
      </w:r>
      <w:r w:rsidR="00F96EF5" w:rsidRPr="008C02D1">
        <w:t xml:space="preserve"> </w:t>
      </w:r>
      <w:r w:rsidR="00F96EF5" w:rsidRPr="00F252DF">
        <w:rPr>
          <w:b/>
        </w:rPr>
        <w:t>288</w:t>
      </w:r>
      <w:r w:rsidR="00347AFD" w:rsidRPr="000F2911">
        <w:t>–</w:t>
      </w:r>
      <w:r w:rsidR="00F96EF5" w:rsidRPr="00F252DF">
        <w:rPr>
          <w:b/>
        </w:rPr>
        <w:t>289</w:t>
      </w:r>
      <w:r w:rsidR="00F96EF5" w:rsidRPr="000F2911">
        <w:t>, 282</w:t>
      </w:r>
      <w:r w:rsidR="00F252DF" w:rsidRPr="000F2911">
        <w:t>–</w:t>
      </w:r>
      <w:r w:rsidR="00F96EF5" w:rsidRPr="000F2911">
        <w:t>294</w:t>
      </w:r>
      <w:bookmarkEnd w:id="2"/>
      <w:r w:rsidR="006B3ED5">
        <w:t xml:space="preserve">, </w:t>
      </w:r>
      <w:r w:rsidR="006B3ED5" w:rsidRPr="00784876">
        <w:rPr>
          <w:color w:val="003399"/>
        </w:rPr>
        <w:t>https://doi.org/ 10.1016/j.lithos.2017.07.016</w:t>
      </w:r>
    </w:p>
    <w:p w14:paraId="348DB075" w14:textId="7314F1AD" w:rsidR="00F96EF5" w:rsidRPr="000F2911" w:rsidRDefault="00F96EF5" w:rsidP="006B3ED5">
      <w:pPr>
        <w:pStyle w:val="EndNoteBibliography"/>
        <w:ind w:left="200" w:hangingChars="100" w:hanging="200"/>
      </w:pPr>
      <w:bookmarkStart w:id="3" w:name="_ENREF_3"/>
      <w:r w:rsidRPr="000F2911">
        <w:t>Bai, D., Zhong, X., Pengyuan, J., Xiong, X., Wenyi, H., 2015. The zircon SHRIMP U</w:t>
      </w:r>
      <w:r w:rsidR="00220BC5" w:rsidRPr="000F2911">
        <w:t>–</w:t>
      </w:r>
      <w:r w:rsidRPr="000F2911">
        <w:t>Pb dating, geochemical characteristics and tectonic setting of Caledonian Yuechengling pluton in the western segment of the Nanling Mountains</w:t>
      </w:r>
      <w:r w:rsidR="008C02D1">
        <w:t>.</w:t>
      </w:r>
      <w:r w:rsidRPr="008C02D1">
        <w:rPr>
          <w:i/>
        </w:rPr>
        <w:t xml:space="preserve"> Cheochimica</w:t>
      </w:r>
      <w:r w:rsidR="008C02D1">
        <w:t>,</w:t>
      </w:r>
      <w:r w:rsidRPr="000F2911">
        <w:t xml:space="preserve"> </w:t>
      </w:r>
      <w:r w:rsidRPr="00F252DF">
        <w:rPr>
          <w:b/>
        </w:rPr>
        <w:t>44</w:t>
      </w:r>
      <w:r w:rsidRPr="000F2911">
        <w:t>, 27</w:t>
      </w:r>
      <w:r w:rsidR="008C5636" w:rsidRPr="000F2911">
        <w:t>–</w:t>
      </w:r>
      <w:r w:rsidRPr="000F2911">
        <w:t>42</w:t>
      </w:r>
      <w:bookmarkEnd w:id="3"/>
      <w:r w:rsidR="006B3ED5">
        <w:t xml:space="preserve"> [</w:t>
      </w:r>
      <w:r w:rsidR="006B3ED5" w:rsidRPr="007E27CF">
        <w:t>in Chinese with English abstract</w:t>
      </w:r>
      <w:r w:rsidR="006B3ED5">
        <w:t>]</w:t>
      </w:r>
      <w:r w:rsidR="006B3ED5" w:rsidRPr="000F2911">
        <w:t>.</w:t>
      </w:r>
    </w:p>
    <w:p w14:paraId="23B124BB" w14:textId="7ECE2AB7" w:rsidR="00F96EF5" w:rsidRPr="000F2911" w:rsidRDefault="00F96EF5" w:rsidP="006B3ED5">
      <w:pPr>
        <w:pStyle w:val="EndNoteBibliography"/>
        <w:ind w:left="200" w:hangingChars="100" w:hanging="200"/>
      </w:pPr>
      <w:bookmarkStart w:id="4" w:name="_ENREF_4"/>
      <w:r w:rsidRPr="000F2911">
        <w:t xml:space="preserve">Ballo, E.G., Augland, L.E., Hammer, Ø., Svensen, H.H., 2019. A new age model for the Ordovician (Sandbian) K-bentonites in Oslo, Norway. </w:t>
      </w:r>
      <w:r w:rsidRPr="008C02D1">
        <w:rPr>
          <w:i/>
        </w:rPr>
        <w:t>Palaeogeography, Palaeoclimatology, Palaeoecology</w:t>
      </w:r>
      <w:r w:rsidR="008C02D1" w:rsidRPr="008C02D1">
        <w:rPr>
          <w:i/>
        </w:rPr>
        <w:t>,</w:t>
      </w:r>
      <w:r w:rsidRPr="000F2911">
        <w:t xml:space="preserve"> </w:t>
      </w:r>
      <w:r w:rsidRPr="00F252DF">
        <w:rPr>
          <w:b/>
        </w:rPr>
        <w:t>520</w:t>
      </w:r>
      <w:r w:rsidRPr="000F2911">
        <w:t>, 203</w:t>
      </w:r>
      <w:r w:rsidR="008C5636" w:rsidRPr="000F2911">
        <w:t>–</w:t>
      </w:r>
      <w:r w:rsidRPr="000F2911">
        <w:t>213</w:t>
      </w:r>
      <w:bookmarkEnd w:id="4"/>
      <w:r w:rsidR="006B3ED5">
        <w:t xml:space="preserve">, </w:t>
      </w:r>
      <w:r w:rsidR="006B3ED5" w:rsidRPr="00784876">
        <w:rPr>
          <w:color w:val="003399"/>
        </w:rPr>
        <w:t>https://doi.org/10.10</w:t>
      </w:r>
      <w:r w:rsidR="00347AFD">
        <w:rPr>
          <w:color w:val="003399"/>
        </w:rPr>
        <w:t xml:space="preserve"> </w:t>
      </w:r>
      <w:r w:rsidR="006B3ED5" w:rsidRPr="00784876">
        <w:rPr>
          <w:color w:val="003399"/>
        </w:rPr>
        <w:t>16/j.palaeo.2019.01.016</w:t>
      </w:r>
    </w:p>
    <w:p w14:paraId="033CBAF6" w14:textId="4604A807" w:rsidR="00F96EF5" w:rsidRPr="000F2911" w:rsidRDefault="00F96EF5" w:rsidP="006B3ED5">
      <w:pPr>
        <w:pStyle w:val="EndNoteBibliography"/>
        <w:ind w:left="200" w:hangingChars="100" w:hanging="200"/>
      </w:pPr>
      <w:bookmarkStart w:id="5" w:name="_ENREF_5"/>
      <w:r w:rsidRPr="000F2911">
        <w:t>Bauert, H., Isozaki, Y., Holmer, L.E., Aoki, K., Sakata, S., Hirata, T., 2014. New U</w:t>
      </w:r>
      <w:r w:rsidR="00220BC5" w:rsidRPr="000F2911">
        <w:t>–</w:t>
      </w:r>
      <w:r w:rsidRPr="000F2911">
        <w:t xml:space="preserve">Pb zircon ages of the Sandbian (Upper Ordovician) "Big K-bentonite" in Baltoscandia (Estonia and Sweden) by LA-ICPMS. </w:t>
      </w:r>
      <w:r w:rsidRPr="008C02D1">
        <w:rPr>
          <w:i/>
        </w:rPr>
        <w:t>GFF</w:t>
      </w:r>
      <w:r w:rsidR="008C02D1">
        <w:rPr>
          <w:i/>
        </w:rPr>
        <w:t>,</w:t>
      </w:r>
      <w:r w:rsidRPr="000F2911">
        <w:t xml:space="preserve"> </w:t>
      </w:r>
      <w:r w:rsidRPr="00F252DF">
        <w:rPr>
          <w:b/>
        </w:rPr>
        <w:t>136</w:t>
      </w:r>
      <w:r w:rsidRPr="000F2911">
        <w:t>, 30</w:t>
      </w:r>
      <w:r w:rsidR="008C5636" w:rsidRPr="000F2911">
        <w:t>–</w:t>
      </w:r>
      <w:r w:rsidRPr="000F2911">
        <w:t>33</w:t>
      </w:r>
      <w:bookmarkEnd w:id="5"/>
      <w:r w:rsidR="006B3ED5">
        <w:t>,</w:t>
      </w:r>
      <w:r w:rsidR="006B3ED5" w:rsidRPr="00793440">
        <w:t xml:space="preserve"> </w:t>
      </w:r>
      <w:r w:rsidR="006B3ED5" w:rsidRPr="00784876">
        <w:rPr>
          <w:color w:val="003399"/>
        </w:rPr>
        <w:t>https://doi.org/</w:t>
      </w:r>
      <w:r w:rsidR="00347AFD">
        <w:rPr>
          <w:color w:val="003399"/>
        </w:rPr>
        <w:t xml:space="preserve"> </w:t>
      </w:r>
      <w:r w:rsidR="006B3ED5" w:rsidRPr="00784876">
        <w:rPr>
          <w:color w:val="003399"/>
        </w:rPr>
        <w:t>10.1080/11035897.2013.862854</w:t>
      </w:r>
    </w:p>
    <w:p w14:paraId="1F82228C" w14:textId="62063CEF" w:rsidR="00F96EF5" w:rsidRPr="000F2911" w:rsidRDefault="00F96EF5" w:rsidP="006B3ED5">
      <w:pPr>
        <w:pStyle w:val="EndNoteBibliography"/>
        <w:ind w:left="200" w:hangingChars="100" w:hanging="200"/>
      </w:pPr>
      <w:bookmarkStart w:id="6" w:name="_ENREF_6"/>
      <w:r w:rsidRPr="000F2911">
        <w:t xml:space="preserve">Bergström, S., Huff, W., Kolata, D., 1998. Early Silurian (Llandoverian) K-bentonites discovered in the southern Appalachian thrust belts, eastern USA: Stratigraphy, geochemistry, and tectonomagmatic and paleogeographic implications. </w:t>
      </w:r>
      <w:r w:rsidRPr="008C02D1">
        <w:rPr>
          <w:i/>
        </w:rPr>
        <w:t>GFF</w:t>
      </w:r>
      <w:r w:rsidR="008C02D1">
        <w:t>,</w:t>
      </w:r>
      <w:r w:rsidRPr="000F2911">
        <w:t xml:space="preserve"> </w:t>
      </w:r>
      <w:r w:rsidRPr="00F252DF">
        <w:rPr>
          <w:b/>
        </w:rPr>
        <w:t>120</w:t>
      </w:r>
      <w:r w:rsidRPr="000F2911">
        <w:t>, 149–158</w:t>
      </w:r>
      <w:bookmarkEnd w:id="6"/>
      <w:r w:rsidR="006B3ED5" w:rsidRPr="006B3ED5">
        <w:t xml:space="preserve">, </w:t>
      </w:r>
      <w:r w:rsidR="006B3ED5" w:rsidRPr="00784876">
        <w:rPr>
          <w:color w:val="003399"/>
        </w:rPr>
        <w:t>https://doi.org/10.1080/11035899801202149</w:t>
      </w:r>
    </w:p>
    <w:p w14:paraId="6F1EBDE0" w14:textId="63835EAA" w:rsidR="00F96EF5" w:rsidRPr="000F2911" w:rsidRDefault="00F96EF5" w:rsidP="006B3ED5">
      <w:pPr>
        <w:pStyle w:val="EndNoteBibliography"/>
        <w:ind w:left="200" w:hangingChars="100" w:hanging="200"/>
      </w:pPr>
      <w:bookmarkStart w:id="7" w:name="_ENREF_7"/>
      <w:r w:rsidRPr="000F2911">
        <w:t xml:space="preserve">Bergström, S., Toprak, F.Ö., Huff, W., Mundil, R., 2008. Implications of a new, biostratigraphically well-controlled, radio-isotopic age for the lower Telychian Stage of the Llandovery Series (Lower Silurian, Sweden). </w:t>
      </w:r>
      <w:r w:rsidRPr="008C02D1">
        <w:rPr>
          <w:i/>
        </w:rPr>
        <w:t>Episodes</w:t>
      </w:r>
      <w:r w:rsidR="008C02D1">
        <w:t>,</w:t>
      </w:r>
      <w:r w:rsidRPr="000F2911">
        <w:t xml:space="preserve"> </w:t>
      </w:r>
      <w:r w:rsidRPr="00F252DF">
        <w:rPr>
          <w:b/>
        </w:rPr>
        <w:t>31</w:t>
      </w:r>
      <w:r w:rsidRPr="000F2911">
        <w:t>, 309</w:t>
      </w:r>
      <w:r w:rsidR="008C5636" w:rsidRPr="000F2911">
        <w:t>–</w:t>
      </w:r>
      <w:r w:rsidRPr="000F2911">
        <w:t>314</w:t>
      </w:r>
      <w:bookmarkEnd w:id="7"/>
      <w:r w:rsidR="006B3ED5" w:rsidRPr="006B3ED5">
        <w:t xml:space="preserve">, </w:t>
      </w:r>
      <w:r w:rsidR="006B3ED5" w:rsidRPr="00784876">
        <w:rPr>
          <w:color w:val="003399"/>
        </w:rPr>
        <w:t>https://doi.org/10.18814/epiiugs/2008/v31i3/004</w:t>
      </w:r>
    </w:p>
    <w:p w14:paraId="7ACBDF1C" w14:textId="5FFF7912" w:rsidR="00F96EF5" w:rsidRPr="000F2911" w:rsidRDefault="00F96EF5" w:rsidP="006B3ED5">
      <w:pPr>
        <w:pStyle w:val="EndNoteBibliography"/>
        <w:ind w:left="200" w:hangingChars="100" w:hanging="200"/>
      </w:pPr>
      <w:bookmarkStart w:id="8" w:name="_ENREF_8"/>
      <w:r w:rsidRPr="000F2911">
        <w:t>Chen, S., Fu, J., Chen, X., Ma, L., Lu, Y., 2012. Zircon SHRIMP U</w:t>
      </w:r>
      <w:r w:rsidR="00220BC5" w:rsidRPr="000F2911">
        <w:t>–</w:t>
      </w:r>
      <w:r w:rsidRPr="000F2911">
        <w:t xml:space="preserve">Pb </w:t>
      </w:r>
      <w:r w:rsidR="00CE69AE">
        <w:t>d</w:t>
      </w:r>
      <w:r w:rsidRPr="000F2911">
        <w:t xml:space="preserve">ating and </w:t>
      </w:r>
      <w:r w:rsidR="00CE69AE">
        <w:t>g</w:t>
      </w:r>
      <w:r w:rsidRPr="000F2911">
        <w:t xml:space="preserve">eochemical characteristics of Haiyangshan </w:t>
      </w:r>
      <w:r w:rsidR="00CE69AE">
        <w:t>m</w:t>
      </w:r>
      <w:r w:rsidRPr="000F2911">
        <w:t xml:space="preserve">onzogranitic </w:t>
      </w:r>
      <w:r w:rsidR="00CE69AE">
        <w:t>b</w:t>
      </w:r>
      <w:r w:rsidRPr="000F2911">
        <w:t xml:space="preserve">atholith, </w:t>
      </w:r>
      <w:r w:rsidR="00CE69AE">
        <w:t>n</w:t>
      </w:r>
      <w:r w:rsidRPr="000F2911">
        <w:t xml:space="preserve">ortheast Guangxi. </w:t>
      </w:r>
      <w:r w:rsidRPr="008C02D1">
        <w:rPr>
          <w:i/>
        </w:rPr>
        <w:t>Geology and Mineral Resources of South China</w:t>
      </w:r>
      <w:r w:rsidR="008C02D1">
        <w:t>,</w:t>
      </w:r>
      <w:r w:rsidRPr="000F2911">
        <w:t xml:space="preserve"> </w:t>
      </w:r>
      <w:r w:rsidRPr="00F252DF">
        <w:rPr>
          <w:b/>
        </w:rPr>
        <w:t>28</w:t>
      </w:r>
      <w:r w:rsidRPr="000F2911">
        <w:t>, 132</w:t>
      </w:r>
      <w:r w:rsidR="008C5636" w:rsidRPr="000F2911">
        <w:t>–</w:t>
      </w:r>
      <w:r w:rsidRPr="000F2911">
        <w:t>140</w:t>
      </w:r>
      <w:bookmarkEnd w:id="8"/>
      <w:r w:rsidR="006B3ED5">
        <w:t xml:space="preserve"> [</w:t>
      </w:r>
      <w:r w:rsidR="006B3ED5" w:rsidRPr="007E27CF">
        <w:t>in Chinese with English abstract</w:t>
      </w:r>
      <w:r w:rsidR="006B3ED5">
        <w:t>]</w:t>
      </w:r>
      <w:r w:rsidR="006B3ED5" w:rsidRPr="000F2911">
        <w:t>.</w:t>
      </w:r>
    </w:p>
    <w:p w14:paraId="626AF1AB" w14:textId="33C82736" w:rsidR="00F96EF5" w:rsidRPr="000F2911" w:rsidRDefault="00F96EF5" w:rsidP="006B3ED5">
      <w:pPr>
        <w:pStyle w:val="EndNoteBibliography"/>
        <w:ind w:left="200" w:hangingChars="100" w:hanging="200"/>
      </w:pPr>
      <w:bookmarkStart w:id="9" w:name="_ENREF_9"/>
      <w:r w:rsidRPr="000F2911">
        <w:t xml:space="preserve">Chen, X., Fan, J.X., Chen, Q., Tang, L., Hou, X.D., 2014. Toward a stepwise Kwangsian Orogeny. </w:t>
      </w:r>
      <w:r w:rsidRPr="008C02D1">
        <w:rPr>
          <w:i/>
        </w:rPr>
        <w:t>Science China Earth Sciences</w:t>
      </w:r>
      <w:r w:rsidR="008C02D1">
        <w:t>,</w:t>
      </w:r>
      <w:r w:rsidRPr="000F2911">
        <w:t xml:space="preserve"> </w:t>
      </w:r>
      <w:r w:rsidRPr="00F252DF">
        <w:rPr>
          <w:b/>
        </w:rPr>
        <w:t>57</w:t>
      </w:r>
      <w:r w:rsidRPr="000F2911">
        <w:t>, 379–387.</w:t>
      </w:r>
      <w:bookmarkEnd w:id="9"/>
    </w:p>
    <w:p w14:paraId="5B45232A" w14:textId="301E978B" w:rsidR="00F96EF5" w:rsidRPr="000F2911" w:rsidRDefault="00F96EF5" w:rsidP="006B3ED5">
      <w:pPr>
        <w:pStyle w:val="EndNoteBibliography"/>
        <w:ind w:left="200" w:hangingChars="100" w:hanging="200"/>
      </w:pPr>
      <w:bookmarkStart w:id="10" w:name="_ENREF_10"/>
      <w:r w:rsidRPr="000F2911">
        <w:t xml:space="preserve">Cheng, S., Jianming, F.U., Deming, X.U., Liyan, M.A., Pang, Y., Cao, L., 2009. Geochemical </w:t>
      </w:r>
      <w:r w:rsidR="00CE69AE">
        <w:t>c</w:t>
      </w:r>
      <w:r w:rsidRPr="000F2911">
        <w:t xml:space="preserve">haracteristics and </w:t>
      </w:r>
      <w:r w:rsidR="00CE69AE">
        <w:t>p</w:t>
      </w:r>
      <w:r w:rsidRPr="000F2911">
        <w:t xml:space="preserve">etrogenensis of Xuehuading </w:t>
      </w:r>
      <w:r w:rsidR="00CE69AE">
        <w:t>g</w:t>
      </w:r>
      <w:r w:rsidRPr="000F2911">
        <w:t xml:space="preserve">ranitic </w:t>
      </w:r>
      <w:r w:rsidR="00CE69AE">
        <w:t>b</w:t>
      </w:r>
      <w:r w:rsidRPr="000F2911">
        <w:t xml:space="preserve">atholith and its </w:t>
      </w:r>
      <w:r w:rsidR="00CE69AE">
        <w:t>e</w:t>
      </w:r>
      <w:r w:rsidRPr="000F2911">
        <w:t xml:space="preserve">nclaves,South China. </w:t>
      </w:r>
      <w:r w:rsidRPr="008C02D1">
        <w:rPr>
          <w:i/>
        </w:rPr>
        <w:t>Geotectonica Et Metallogenia</w:t>
      </w:r>
      <w:r w:rsidR="008C02D1">
        <w:t>,</w:t>
      </w:r>
      <w:r w:rsidRPr="000F2911">
        <w:t xml:space="preserve"> </w:t>
      </w:r>
      <w:r w:rsidRPr="00F252DF">
        <w:rPr>
          <w:b/>
        </w:rPr>
        <w:t>33</w:t>
      </w:r>
      <w:r w:rsidRPr="000F2911">
        <w:t>, 588</w:t>
      </w:r>
      <w:r w:rsidR="008C5636" w:rsidRPr="000F2911">
        <w:t>–</w:t>
      </w:r>
      <w:r w:rsidRPr="000F2911">
        <w:t>597</w:t>
      </w:r>
      <w:bookmarkEnd w:id="10"/>
      <w:r w:rsidR="006B3ED5">
        <w:t xml:space="preserve"> [</w:t>
      </w:r>
      <w:r w:rsidR="006B3ED5" w:rsidRPr="007E27CF">
        <w:t>in Chinese with English abstract</w:t>
      </w:r>
      <w:r w:rsidR="006B3ED5">
        <w:t>]</w:t>
      </w:r>
      <w:r w:rsidR="006B3ED5" w:rsidRPr="000F2911">
        <w:t>.</w:t>
      </w:r>
    </w:p>
    <w:p w14:paraId="3A5C3A2B" w14:textId="7B0C9639" w:rsidR="00F96EF5" w:rsidRPr="000F2911" w:rsidRDefault="00F96EF5" w:rsidP="006B3ED5">
      <w:pPr>
        <w:pStyle w:val="EndNoteBibliography"/>
        <w:ind w:left="200" w:hangingChars="100" w:hanging="200"/>
      </w:pPr>
      <w:bookmarkStart w:id="11" w:name="_ENREF_11"/>
      <w:r w:rsidRPr="000F2911">
        <w:t xml:space="preserve">Cheng, S., Jianming, F.U., Liyan, M.A., Youyue, L.U., Kou, X., Zhang, L., Huang, H., 2016. Origin of the Yuechengling Caledonian </w:t>
      </w:r>
      <w:r w:rsidR="00CE69AE">
        <w:t>g</w:t>
      </w:r>
      <w:r w:rsidRPr="000F2911">
        <w:t xml:space="preserve">ranitic </w:t>
      </w:r>
      <w:r w:rsidR="00CE69AE">
        <w:t>b</w:t>
      </w:r>
      <w:r w:rsidRPr="000F2911">
        <w:t>atholith,</w:t>
      </w:r>
      <w:r w:rsidR="00CE69AE">
        <w:t xml:space="preserve"> n</w:t>
      </w:r>
      <w:r w:rsidRPr="000F2911">
        <w:t>ortheastern Guangxi:</w:t>
      </w:r>
      <w:r w:rsidR="00CE69AE">
        <w:t xml:space="preserve"> c</w:t>
      </w:r>
      <w:r w:rsidRPr="000F2911">
        <w:t xml:space="preserve">onstraint from </w:t>
      </w:r>
      <w:r w:rsidR="00CE69AE">
        <w:t>z</w:t>
      </w:r>
      <w:r w:rsidRPr="000F2911">
        <w:t>ircon U</w:t>
      </w:r>
      <w:r w:rsidR="00220BC5" w:rsidRPr="000F2911">
        <w:t>–</w:t>
      </w:r>
      <w:r w:rsidRPr="000F2911">
        <w:t xml:space="preserve">Pb </w:t>
      </w:r>
      <w:r w:rsidR="00CE69AE">
        <w:t>g</w:t>
      </w:r>
      <w:r w:rsidRPr="000F2911">
        <w:t xml:space="preserve">eochronology, </w:t>
      </w:r>
      <w:r w:rsidR="00CE69AE">
        <w:t>g</w:t>
      </w:r>
      <w:r w:rsidRPr="000F2911">
        <w:t xml:space="preserve">eochemistry and Nd-Hf </w:t>
      </w:r>
      <w:r w:rsidR="00CE69AE">
        <w:t>i</w:t>
      </w:r>
      <w:r w:rsidRPr="000F2911">
        <w:t xml:space="preserve">sotopes. </w:t>
      </w:r>
      <w:r w:rsidRPr="008C02D1">
        <w:rPr>
          <w:i/>
        </w:rPr>
        <w:t>Geotectonica Et Metallogenia</w:t>
      </w:r>
      <w:r w:rsidR="008C02D1">
        <w:t>,</w:t>
      </w:r>
      <w:r w:rsidRPr="000F2911">
        <w:t xml:space="preserve"> </w:t>
      </w:r>
      <w:r w:rsidRPr="00F252DF">
        <w:rPr>
          <w:b/>
        </w:rPr>
        <w:t>40</w:t>
      </w:r>
      <w:r w:rsidRPr="000F2911">
        <w:t>, 853</w:t>
      </w:r>
      <w:r w:rsidR="008C5636" w:rsidRPr="000F2911">
        <w:t>–</w:t>
      </w:r>
      <w:r w:rsidRPr="000F2911">
        <w:t>872</w:t>
      </w:r>
      <w:bookmarkEnd w:id="11"/>
      <w:r w:rsidR="006B3ED5">
        <w:t xml:space="preserve"> [</w:t>
      </w:r>
      <w:r w:rsidR="006B3ED5" w:rsidRPr="007E27CF">
        <w:t>in Chinese with English abstract</w:t>
      </w:r>
      <w:r w:rsidR="006B3ED5">
        <w:t>]</w:t>
      </w:r>
      <w:r w:rsidR="006B3ED5" w:rsidRPr="000F2911">
        <w:t>.</w:t>
      </w:r>
    </w:p>
    <w:p w14:paraId="065F6AD7" w14:textId="0C364799" w:rsidR="00F96EF5" w:rsidRPr="000F2911" w:rsidRDefault="00F96EF5" w:rsidP="006B3ED5">
      <w:pPr>
        <w:pStyle w:val="EndNoteBibliography"/>
        <w:ind w:left="200" w:hangingChars="100" w:hanging="200"/>
      </w:pPr>
      <w:bookmarkStart w:id="12" w:name="_ENREF_12"/>
      <w:r w:rsidRPr="000F2911">
        <w:t xml:space="preserve">Ge, X.Y., Mou, C.L., Wang, C.S., Men, X., Chen, C., Hou, Q., 2019. Mineralogical and geochemical characteristics of K-bentonites from the Late Ordovician to the Early Silurian in South China and their geological significance. </w:t>
      </w:r>
      <w:r w:rsidRPr="008C02D1">
        <w:rPr>
          <w:i/>
        </w:rPr>
        <w:t>Geological Journal</w:t>
      </w:r>
      <w:r w:rsidR="008C02D1">
        <w:t>,</w:t>
      </w:r>
      <w:r w:rsidRPr="000F2911">
        <w:t xml:space="preserve"> </w:t>
      </w:r>
      <w:r w:rsidRPr="00F252DF">
        <w:rPr>
          <w:b/>
        </w:rPr>
        <w:t>54</w:t>
      </w:r>
      <w:r w:rsidRPr="000F2911">
        <w:t>, 514–528</w:t>
      </w:r>
      <w:bookmarkEnd w:id="12"/>
      <w:r w:rsidR="009830B3">
        <w:t xml:space="preserve">, </w:t>
      </w:r>
      <w:r w:rsidR="009830B3" w:rsidRPr="00784876">
        <w:rPr>
          <w:color w:val="003399"/>
        </w:rPr>
        <w:t>https://doi.org/10.1002/gj.3201</w:t>
      </w:r>
    </w:p>
    <w:p w14:paraId="0795DA59" w14:textId="29258E68" w:rsidR="00F96EF5" w:rsidRPr="000F2911" w:rsidRDefault="00F96EF5" w:rsidP="006B3ED5">
      <w:pPr>
        <w:pStyle w:val="EndNoteBibliography"/>
        <w:ind w:left="200" w:hangingChars="100" w:hanging="200"/>
      </w:pPr>
      <w:bookmarkStart w:id="13" w:name="_ENREF_14"/>
      <w:r w:rsidRPr="000F2911">
        <w:t>Guo, X.R., Zhao, M.H., Huang, H.B., Qiu, X.L., Wang, J., He, E.Y., Zhang, J.Z., 2016. Crustal structure of Xisha Block and its tectonic attributes</w:t>
      </w:r>
      <w:r w:rsidR="008C02D1">
        <w:t>.</w:t>
      </w:r>
      <w:r w:rsidRPr="000F2911">
        <w:t xml:space="preserve"> </w:t>
      </w:r>
      <w:r w:rsidRPr="008C02D1">
        <w:rPr>
          <w:i/>
        </w:rPr>
        <w:t>Chinese Journal of Geophysics</w:t>
      </w:r>
      <w:r w:rsidR="008C02D1">
        <w:t>,</w:t>
      </w:r>
      <w:r w:rsidRPr="000F2911">
        <w:t xml:space="preserve"> </w:t>
      </w:r>
      <w:r w:rsidRPr="00F252DF">
        <w:rPr>
          <w:b/>
        </w:rPr>
        <w:t>59</w:t>
      </w:r>
      <w:r w:rsidRPr="000F2911">
        <w:t>, 288–300</w:t>
      </w:r>
      <w:bookmarkEnd w:id="13"/>
      <w:r w:rsidR="009830B3" w:rsidRPr="007E27CF">
        <w:t xml:space="preserve"> </w:t>
      </w:r>
      <w:r w:rsidR="009830B3">
        <w:t>[</w:t>
      </w:r>
      <w:r w:rsidR="009830B3" w:rsidRPr="007E27CF">
        <w:t>in Chinese with English abstract</w:t>
      </w:r>
      <w:r w:rsidR="009830B3">
        <w:t>]</w:t>
      </w:r>
      <w:r w:rsidR="009830B3" w:rsidRPr="000F2911">
        <w:t>.</w:t>
      </w:r>
    </w:p>
    <w:p w14:paraId="7990F0A0" w14:textId="6CAEC3A0" w:rsidR="00F96EF5" w:rsidRPr="000F2911" w:rsidRDefault="00F96EF5" w:rsidP="006B3ED5">
      <w:pPr>
        <w:pStyle w:val="EndNoteBibliography"/>
        <w:ind w:left="200" w:hangingChars="100" w:hanging="200"/>
      </w:pPr>
      <w:bookmarkStart w:id="14" w:name="_ENREF_18"/>
      <w:r w:rsidRPr="000F2911">
        <w:t>Hu, Y.H., Zhou, J.B., Song, B., Wei, L., Sun, W.D., 2008. SHRIMP zircon U</w:t>
      </w:r>
      <w:r w:rsidR="00220BC5" w:rsidRPr="000F2911">
        <w:t>–</w:t>
      </w:r>
      <w:r w:rsidRPr="000F2911">
        <w:t xml:space="preserve">Pb dating from K-bentonite in the top of Ordovician of Wangjiawan </w:t>
      </w:r>
      <w:r w:rsidR="00220BC5">
        <w:t>s</w:t>
      </w:r>
      <w:r w:rsidRPr="000F2911">
        <w:t xml:space="preserve">ection, Yichang, Hubei, China. </w:t>
      </w:r>
      <w:r w:rsidRPr="00151324">
        <w:rPr>
          <w:i/>
        </w:rPr>
        <w:t>Science in China</w:t>
      </w:r>
      <w:r w:rsidR="00F252DF">
        <w:t>,</w:t>
      </w:r>
      <w:r w:rsidRPr="00F252DF">
        <w:rPr>
          <w:b/>
        </w:rPr>
        <w:t xml:space="preserve"> 51</w:t>
      </w:r>
      <w:r w:rsidRPr="000F2911">
        <w:t>, 493–498.</w:t>
      </w:r>
      <w:bookmarkEnd w:id="14"/>
    </w:p>
    <w:p w14:paraId="546D62D4" w14:textId="468A2674" w:rsidR="00F96EF5" w:rsidRPr="000F2911" w:rsidRDefault="00F96EF5" w:rsidP="006B3ED5">
      <w:pPr>
        <w:pStyle w:val="EndNoteBibliography"/>
        <w:ind w:left="200" w:hangingChars="100" w:hanging="200"/>
      </w:pPr>
      <w:bookmarkStart w:id="15" w:name="_ENREF_19"/>
      <w:r w:rsidRPr="000F2911">
        <w:t>Hu, Y.H., Sun, W.D., Ding, X., Wang, F., Ling, M., LIU, J., 2009. Volcanic event at the Ordovician-Silurian Boundary: The message from K-bentonite of Yangtze Block.</w:t>
      </w:r>
      <w:r w:rsidRPr="008C02D1">
        <w:rPr>
          <w:i/>
        </w:rPr>
        <w:t xml:space="preserve"> Acta Ptrologica Sinica</w:t>
      </w:r>
      <w:r w:rsidR="008C02D1">
        <w:t>,</w:t>
      </w:r>
      <w:r w:rsidRPr="000F2911">
        <w:t xml:space="preserve"> </w:t>
      </w:r>
      <w:r w:rsidRPr="00F252DF">
        <w:rPr>
          <w:b/>
        </w:rPr>
        <w:t>25</w:t>
      </w:r>
      <w:r w:rsidRPr="000F2911">
        <w:t>, 3298–3308</w:t>
      </w:r>
      <w:bookmarkEnd w:id="15"/>
      <w:r w:rsidR="009830B3" w:rsidRPr="007E27CF">
        <w:t xml:space="preserve"> </w:t>
      </w:r>
      <w:r w:rsidR="009830B3">
        <w:t>[</w:t>
      </w:r>
      <w:r w:rsidR="009830B3" w:rsidRPr="007E27CF">
        <w:t>in Chinese with English abstract</w:t>
      </w:r>
      <w:r w:rsidR="009830B3">
        <w:t>]</w:t>
      </w:r>
      <w:r w:rsidR="009830B3" w:rsidRPr="000F2911">
        <w:t>.</w:t>
      </w:r>
    </w:p>
    <w:p w14:paraId="7770BA92" w14:textId="672A8009" w:rsidR="00F96EF5" w:rsidRPr="000F2911" w:rsidRDefault="00F96EF5" w:rsidP="006B3ED5">
      <w:pPr>
        <w:pStyle w:val="EndNoteBibliography"/>
        <w:ind w:left="200" w:hangingChars="100" w:hanging="200"/>
      </w:pPr>
      <w:bookmarkStart w:id="16" w:name="_ENREF_20"/>
      <w:r w:rsidRPr="000F2911">
        <w:t>Huff, W., Anderson, T., Rundle, C., Odin, G., 1991. Chemostratigraphy, K</w:t>
      </w:r>
      <w:r w:rsidR="00220BC5" w:rsidRPr="000F2911">
        <w:t>–</w:t>
      </w:r>
      <w:r w:rsidRPr="000F2911">
        <w:t xml:space="preserve">Ar ages and illitization of Silurian K-bentonites from the Central Belt of the Southern Uplands-Down-Longford terrane, British Isles. </w:t>
      </w:r>
      <w:r w:rsidR="000F01A4" w:rsidRPr="002C3723">
        <w:rPr>
          <w:i/>
        </w:rPr>
        <w:t>Journal of the Geological Society</w:t>
      </w:r>
      <w:r w:rsidR="000F01A4">
        <w:rPr>
          <w:i/>
        </w:rPr>
        <w:t>, London</w:t>
      </w:r>
      <w:r w:rsidR="008C02D1">
        <w:t>,</w:t>
      </w:r>
      <w:r w:rsidRPr="000F2911">
        <w:t xml:space="preserve"> </w:t>
      </w:r>
      <w:r w:rsidRPr="00F252DF">
        <w:rPr>
          <w:b/>
        </w:rPr>
        <w:t>148</w:t>
      </w:r>
      <w:r w:rsidRPr="000F2911">
        <w:t>, 861</w:t>
      </w:r>
      <w:r w:rsidR="008C5636" w:rsidRPr="000F2911">
        <w:t>–</w:t>
      </w:r>
      <w:r w:rsidRPr="000F2911">
        <w:t>868</w:t>
      </w:r>
      <w:bookmarkEnd w:id="16"/>
      <w:r w:rsidR="009830B3">
        <w:t xml:space="preserve">, </w:t>
      </w:r>
      <w:r w:rsidR="009830B3" w:rsidRPr="00784876">
        <w:rPr>
          <w:color w:val="003399"/>
        </w:rPr>
        <w:t>https://doi.org/10.1144/gsjgs. 148.5.0861</w:t>
      </w:r>
    </w:p>
    <w:p w14:paraId="79A8F742" w14:textId="0F45CA65" w:rsidR="00F96EF5" w:rsidRPr="000F2911" w:rsidRDefault="00F96EF5" w:rsidP="006B3ED5">
      <w:pPr>
        <w:pStyle w:val="EndNoteBibliography"/>
        <w:ind w:left="200" w:hangingChars="100" w:hanging="200"/>
      </w:pPr>
      <w:bookmarkStart w:id="17" w:name="_ENREF_21"/>
      <w:r w:rsidRPr="000F2911">
        <w:t xml:space="preserve">Huff, W., Bergstrom, S., Kolata, D., 2000. Silurian K-bentonites of the Dnestr Basin, Podolia, Ukraine. </w:t>
      </w:r>
      <w:r w:rsidR="000F01A4" w:rsidRPr="002C3723">
        <w:rPr>
          <w:i/>
        </w:rPr>
        <w:t>Journal of the Geological Society</w:t>
      </w:r>
      <w:r w:rsidR="000F01A4">
        <w:rPr>
          <w:i/>
        </w:rPr>
        <w:t>, London</w:t>
      </w:r>
      <w:r w:rsidR="008C02D1">
        <w:t>,</w:t>
      </w:r>
      <w:r w:rsidRPr="000F2911">
        <w:t xml:space="preserve"> </w:t>
      </w:r>
      <w:r w:rsidRPr="00F679C9">
        <w:rPr>
          <w:b/>
        </w:rPr>
        <w:t>157</w:t>
      </w:r>
      <w:r w:rsidRPr="000F2911">
        <w:t>, 493–504</w:t>
      </w:r>
      <w:bookmarkEnd w:id="17"/>
      <w:r w:rsidR="009830B3">
        <w:t xml:space="preserve">, </w:t>
      </w:r>
      <w:r w:rsidR="009830B3" w:rsidRPr="00784876">
        <w:rPr>
          <w:color w:val="003399"/>
        </w:rPr>
        <w:t>https://doi.org/10.1144/jgs.157.2.493</w:t>
      </w:r>
    </w:p>
    <w:p w14:paraId="39DA181A" w14:textId="0F460091" w:rsidR="00F96EF5" w:rsidRPr="000F2911" w:rsidRDefault="00F96EF5" w:rsidP="006B3ED5">
      <w:pPr>
        <w:pStyle w:val="EndNoteBibliography"/>
        <w:ind w:left="200" w:hangingChars="100" w:hanging="200"/>
      </w:pPr>
      <w:bookmarkStart w:id="18" w:name="_ENREF_22"/>
      <w:r w:rsidRPr="000F2911">
        <w:t xml:space="preserve">Huff, W.D., Bergström, S.M., Kolata, D.R., Sun, H., 1997. The Lower Silurian Osmundsberg K-bentonite. Part II: </w:t>
      </w:r>
      <w:r w:rsidRPr="000F2911">
        <w:lastRenderedPageBreak/>
        <w:t xml:space="preserve">Mineralogy, geochemistry, chemostratigraphy and tectonomagmatic significance. </w:t>
      </w:r>
      <w:r w:rsidRPr="008C02D1">
        <w:rPr>
          <w:i/>
        </w:rPr>
        <w:t>Geological Magazine</w:t>
      </w:r>
      <w:r w:rsidR="008C02D1">
        <w:t>,</w:t>
      </w:r>
      <w:r w:rsidRPr="000F2911">
        <w:t xml:space="preserve"> </w:t>
      </w:r>
      <w:r w:rsidRPr="00F679C9">
        <w:rPr>
          <w:b/>
        </w:rPr>
        <w:t>135</w:t>
      </w:r>
      <w:r w:rsidRPr="000F2911">
        <w:t>, 15–26</w:t>
      </w:r>
      <w:bookmarkEnd w:id="18"/>
      <w:r w:rsidR="009830B3">
        <w:t>,</w:t>
      </w:r>
      <w:r w:rsidR="009830B3" w:rsidRPr="001319F7">
        <w:t xml:space="preserve"> </w:t>
      </w:r>
      <w:r w:rsidR="009830B3" w:rsidRPr="00784876">
        <w:rPr>
          <w:color w:val="003399"/>
        </w:rPr>
        <w:t>https://doi.org/10.1017/s0016756897007887</w:t>
      </w:r>
    </w:p>
    <w:p w14:paraId="2A55386A" w14:textId="7C5B7AA6" w:rsidR="00F96EF5" w:rsidRPr="000F2911" w:rsidRDefault="00F96EF5" w:rsidP="006B3ED5">
      <w:pPr>
        <w:pStyle w:val="EndNoteBibliography"/>
        <w:ind w:left="200" w:hangingChars="100" w:hanging="200"/>
      </w:pPr>
      <w:bookmarkStart w:id="19" w:name="_ENREF_23"/>
      <w:r w:rsidRPr="000F2911">
        <w:t xml:space="preserve">Huff, W.D., Bergstrom, S.M., Kolata, D.R., Cingolani, C.A., Astini, R.A., 1998. Ordovician K-bentonites in the Argentine Precordillera of Argentina: relations to Gondwana margin evolution. </w:t>
      </w:r>
      <w:r w:rsidR="000F01A4" w:rsidRPr="002C3723">
        <w:rPr>
          <w:i/>
        </w:rPr>
        <w:t>Journal of the Geological Society</w:t>
      </w:r>
      <w:r w:rsidR="000F01A4">
        <w:rPr>
          <w:i/>
        </w:rPr>
        <w:t>, London</w:t>
      </w:r>
      <w:r w:rsidR="008C02D1">
        <w:t>,</w:t>
      </w:r>
      <w:r w:rsidRPr="000F2911">
        <w:t xml:space="preserve"> </w:t>
      </w:r>
      <w:r w:rsidRPr="00F679C9">
        <w:rPr>
          <w:b/>
        </w:rPr>
        <w:t>142</w:t>
      </w:r>
      <w:r w:rsidRPr="000F2911">
        <w:t>, 107–126</w:t>
      </w:r>
      <w:bookmarkEnd w:id="19"/>
      <w:r w:rsidR="009830B3">
        <w:t>,</w:t>
      </w:r>
      <w:r w:rsidR="009830B3" w:rsidRPr="00784876">
        <w:rPr>
          <w:color w:val="003399"/>
        </w:rPr>
        <w:t xml:space="preserve"> https://doi.org/10.1144/gsl.sp.1998.142.01.06</w:t>
      </w:r>
    </w:p>
    <w:p w14:paraId="3915EDCD" w14:textId="5C432827" w:rsidR="00F96EF5" w:rsidRPr="000F2911" w:rsidRDefault="00F96EF5" w:rsidP="006B3ED5">
      <w:pPr>
        <w:pStyle w:val="EndNoteBibliography"/>
        <w:ind w:left="200" w:hangingChars="100" w:hanging="200"/>
      </w:pPr>
      <w:bookmarkStart w:id="20" w:name="_ENREF_24"/>
      <w:r w:rsidRPr="000F2911">
        <w:t xml:space="preserve">Jiang, S., Nie, F., Fang, D., Liu, Y., 2009. Geochronology and </w:t>
      </w:r>
      <w:r w:rsidR="00DB7EB9">
        <w:t>g</w:t>
      </w:r>
      <w:r w:rsidRPr="000F2911">
        <w:t xml:space="preserve">eochemical </w:t>
      </w:r>
      <w:r w:rsidR="00DB7EB9">
        <w:t>f</w:t>
      </w:r>
      <w:r w:rsidRPr="000F2911">
        <w:t xml:space="preserve">eatures of the </w:t>
      </w:r>
      <w:r w:rsidR="00DB7EB9">
        <w:t>m</w:t>
      </w:r>
      <w:r w:rsidRPr="000F2911">
        <w:t xml:space="preserve">ain </w:t>
      </w:r>
      <w:r w:rsidR="00DB7EB9">
        <w:t>i</w:t>
      </w:r>
      <w:r w:rsidRPr="000F2911">
        <w:t xml:space="preserve">ntrusive </w:t>
      </w:r>
      <w:r w:rsidR="00DB7EB9">
        <w:t>r</w:t>
      </w:r>
      <w:r w:rsidRPr="000F2911">
        <w:t xml:space="preserve">ocks in the Weishancheng </w:t>
      </w:r>
      <w:r w:rsidR="00DB7EB9">
        <w:t>a</w:t>
      </w:r>
      <w:r w:rsidRPr="000F2911">
        <w:t xml:space="preserve">rea , Tongbai County , Henan. </w:t>
      </w:r>
      <w:r w:rsidRPr="008C02D1">
        <w:rPr>
          <w:i/>
        </w:rPr>
        <w:t>Acta Geologica Sinica</w:t>
      </w:r>
      <w:r w:rsidR="008C02D1">
        <w:t>,</w:t>
      </w:r>
      <w:r w:rsidRPr="000F2911">
        <w:t xml:space="preserve"> </w:t>
      </w:r>
      <w:r w:rsidRPr="00F679C9">
        <w:rPr>
          <w:b/>
        </w:rPr>
        <w:t>83</w:t>
      </w:r>
      <w:r w:rsidRPr="000F2911">
        <w:t>, 1011</w:t>
      </w:r>
      <w:r w:rsidR="008C5636" w:rsidRPr="000F2911">
        <w:t>–</w:t>
      </w:r>
      <w:r w:rsidRPr="000F2911">
        <w:t>1029</w:t>
      </w:r>
      <w:bookmarkEnd w:id="20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2FD07BDD" w14:textId="46AE577C" w:rsidR="00F96EF5" w:rsidRPr="000F2911" w:rsidRDefault="00F96EF5" w:rsidP="006B3ED5">
      <w:pPr>
        <w:pStyle w:val="EndNoteBibliography"/>
        <w:ind w:left="200" w:hangingChars="100" w:hanging="200"/>
      </w:pPr>
      <w:bookmarkStart w:id="21" w:name="_ENREF_25"/>
      <w:r w:rsidRPr="000F2911">
        <w:t xml:space="preserve">Jiang, X., Kang, Z., Xu, J., Feng, Z., Pang, C., Fang, G., Wu, J., Xiong, S., 2017. Early paleozoic granodioritic plutons in the Shedong W–Mo ore district, Guangxi, southern China: Products of re-melting of middle Proterozoic crust due to magma underplating. </w:t>
      </w:r>
      <w:r w:rsidRPr="008C02D1">
        <w:rPr>
          <w:i/>
        </w:rPr>
        <w:t>Journal of Asian Earth Sciences</w:t>
      </w:r>
      <w:r w:rsidR="008C02D1">
        <w:t>,</w:t>
      </w:r>
      <w:r w:rsidRPr="000F2911">
        <w:t xml:space="preserve"> </w:t>
      </w:r>
      <w:r w:rsidRPr="00F679C9">
        <w:rPr>
          <w:b/>
        </w:rPr>
        <w:t>141</w:t>
      </w:r>
      <w:r w:rsidRPr="000F2911">
        <w:t>, 59</w:t>
      </w:r>
      <w:r w:rsidR="008C5636" w:rsidRPr="000F2911">
        <w:t>–</w:t>
      </w:r>
      <w:r w:rsidRPr="000F2911">
        <w:t>73</w:t>
      </w:r>
      <w:bookmarkEnd w:id="21"/>
      <w:r w:rsidR="009830B3">
        <w:t xml:space="preserve">, </w:t>
      </w:r>
      <w:r w:rsidR="009830B3" w:rsidRPr="00784876">
        <w:rPr>
          <w:color w:val="003399"/>
        </w:rPr>
        <w:t>https://doi.org/10.1016/j.jseaes.2016.11.004</w:t>
      </w:r>
    </w:p>
    <w:p w14:paraId="3FE19679" w14:textId="05E58193" w:rsidR="00F96EF5" w:rsidRPr="000F2911" w:rsidRDefault="00F96EF5" w:rsidP="006B3ED5">
      <w:pPr>
        <w:pStyle w:val="EndNoteBibliography"/>
        <w:ind w:left="200" w:hangingChars="100" w:hanging="200"/>
      </w:pPr>
      <w:bookmarkStart w:id="22" w:name="_ENREF_28"/>
      <w:r w:rsidRPr="000F2911">
        <w:t xml:space="preserve">Li, K., Fang, H., Guo, J., Liu, K., Wang, X., 2019. Petrogeochemistry, </w:t>
      </w:r>
      <w:r w:rsidR="00DB7EB9">
        <w:t>z</w:t>
      </w:r>
      <w:r w:rsidRPr="000F2911">
        <w:t xml:space="preserve">ircon U-Pb </w:t>
      </w:r>
      <w:r w:rsidR="00DB7EB9">
        <w:t>d</w:t>
      </w:r>
      <w:r w:rsidRPr="000F2911">
        <w:t xml:space="preserve">ating and </w:t>
      </w:r>
      <w:r w:rsidR="00DB7EB9">
        <w:t>g</w:t>
      </w:r>
      <w:r w:rsidRPr="000F2911">
        <w:t xml:space="preserve">eological </w:t>
      </w:r>
      <w:r w:rsidR="00DB7EB9">
        <w:t>s</w:t>
      </w:r>
      <w:r w:rsidRPr="000F2911">
        <w:t xml:space="preserve">ignificance of </w:t>
      </w:r>
      <w:r w:rsidR="00DB7EB9">
        <w:t>t</w:t>
      </w:r>
      <w:r w:rsidRPr="000F2911">
        <w:t>wo-</w:t>
      </w:r>
      <w:r w:rsidR="00DB7EB9">
        <w:t>m</w:t>
      </w:r>
      <w:r w:rsidRPr="000F2911">
        <w:t xml:space="preserve">ica </w:t>
      </w:r>
      <w:r w:rsidR="00DB7EB9">
        <w:t>g</w:t>
      </w:r>
      <w:r w:rsidRPr="000F2911">
        <w:t xml:space="preserve">ranites from Wuduoshan </w:t>
      </w:r>
      <w:r w:rsidR="00DB7EB9">
        <w:t>g</w:t>
      </w:r>
      <w:r w:rsidRPr="000F2911">
        <w:t xml:space="preserve">ranite in Nanzhao </w:t>
      </w:r>
      <w:r w:rsidR="00DB7EB9">
        <w:t>c</w:t>
      </w:r>
      <w:r w:rsidRPr="000F2911">
        <w:t xml:space="preserve">ounty, </w:t>
      </w:r>
      <w:r w:rsidR="00DB7EB9">
        <w:t>e</w:t>
      </w:r>
      <w:r w:rsidRPr="000F2911">
        <w:t xml:space="preserve">astern Qinling Mountains. </w:t>
      </w:r>
      <w:r w:rsidRPr="008C02D1">
        <w:rPr>
          <w:i/>
        </w:rPr>
        <w:t>Earth Science—Journal of China University of geosciences</w:t>
      </w:r>
      <w:r w:rsidR="008C02D1">
        <w:t>,</w:t>
      </w:r>
      <w:r w:rsidRPr="000F2911">
        <w:t xml:space="preserve"> </w:t>
      </w:r>
      <w:r w:rsidRPr="00F679C9">
        <w:rPr>
          <w:b/>
        </w:rPr>
        <w:t>44</w:t>
      </w:r>
      <w:r w:rsidRPr="000F2911">
        <w:t>, 123–134</w:t>
      </w:r>
      <w:bookmarkEnd w:id="22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0649239B" w14:textId="5BAB6E03" w:rsidR="00F96EF5" w:rsidRPr="000F2911" w:rsidRDefault="00F96EF5" w:rsidP="006B3ED5">
      <w:pPr>
        <w:pStyle w:val="EndNoteBibliography"/>
        <w:ind w:left="200" w:hangingChars="100" w:hanging="200"/>
      </w:pPr>
      <w:bookmarkStart w:id="23" w:name="_ENREF_29"/>
      <w:r w:rsidRPr="000F2911">
        <w:t>Li, W., Wang, T., Wang, X., 2001. Source of Huichizi granitoid complex pluton in northern Qinling,</w:t>
      </w:r>
      <w:r w:rsidR="00220BC5">
        <w:t xml:space="preserve"> </w:t>
      </w:r>
      <w:r w:rsidRPr="000F2911">
        <w:t xml:space="preserve">Central China: constrained in element and isotopic geochemistry. </w:t>
      </w:r>
      <w:r w:rsidRPr="008C02D1">
        <w:rPr>
          <w:i/>
        </w:rPr>
        <w:t>Earth Science Journal of China —University of Geosciences</w:t>
      </w:r>
      <w:r w:rsidR="008C02D1">
        <w:t>,</w:t>
      </w:r>
      <w:r w:rsidRPr="000F2911">
        <w:t xml:space="preserve"> </w:t>
      </w:r>
      <w:r w:rsidRPr="00F679C9">
        <w:rPr>
          <w:b/>
        </w:rPr>
        <w:t>26</w:t>
      </w:r>
      <w:r w:rsidRPr="000F2911">
        <w:t>, 269–278</w:t>
      </w:r>
      <w:bookmarkEnd w:id="23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0237665F" w14:textId="780FB66A" w:rsidR="00F96EF5" w:rsidRPr="000F2911" w:rsidRDefault="00F96EF5" w:rsidP="006B3ED5">
      <w:pPr>
        <w:pStyle w:val="EndNoteBibliography"/>
        <w:ind w:left="200" w:hangingChars="100" w:hanging="200"/>
      </w:pPr>
      <w:bookmarkStart w:id="24" w:name="_ENREF_30"/>
      <w:r w:rsidRPr="000F2911">
        <w:t xml:space="preserve">Li, X., Yu, Y., Wang, C., 2017. Caledonian granitoids in the Jinxiu area, Guangxi, South China: Implications for their tectonic setting. </w:t>
      </w:r>
      <w:r w:rsidRPr="008C02D1">
        <w:rPr>
          <w:i/>
        </w:rPr>
        <w:t>Lithos</w:t>
      </w:r>
      <w:r w:rsidR="008C02D1">
        <w:t>,</w:t>
      </w:r>
      <w:r w:rsidRPr="000F2911">
        <w:t xml:space="preserve"> </w:t>
      </w:r>
      <w:r w:rsidRPr="00F679C9">
        <w:rPr>
          <w:b/>
        </w:rPr>
        <w:t>272–273</w:t>
      </w:r>
      <w:r w:rsidRPr="000F2911">
        <w:t>, 249</w:t>
      </w:r>
      <w:r w:rsidR="008C5636" w:rsidRPr="000F2911">
        <w:t>–</w:t>
      </w:r>
      <w:r w:rsidRPr="000F2911">
        <w:t>260</w:t>
      </w:r>
      <w:bookmarkEnd w:id="24"/>
      <w:r w:rsidR="009830B3">
        <w:t xml:space="preserve">, </w:t>
      </w:r>
      <w:r w:rsidR="009830B3" w:rsidRPr="00784876">
        <w:rPr>
          <w:color w:val="003399"/>
        </w:rPr>
        <w:t>https://doi.org/10.1016/j.lithos.2016. 12.016</w:t>
      </w:r>
    </w:p>
    <w:p w14:paraId="3EF970EB" w14:textId="385FC9B1" w:rsidR="00F96EF5" w:rsidRPr="000F2911" w:rsidRDefault="00F96EF5" w:rsidP="006B3ED5">
      <w:pPr>
        <w:pStyle w:val="EndNoteBibliography"/>
        <w:ind w:left="200" w:hangingChars="100" w:hanging="200"/>
      </w:pPr>
      <w:bookmarkStart w:id="25" w:name="_ENREF_31"/>
      <w:r w:rsidRPr="000F2911">
        <w:t>Li, Y., Zhang, P., He, X., Zhang, S., 2018. Zircon U</w:t>
      </w:r>
      <w:r w:rsidR="00220BC5" w:rsidRPr="000F2911">
        <w:t>–</w:t>
      </w:r>
      <w:r w:rsidRPr="000F2911">
        <w:t xml:space="preserve">Pb Dating, geochemical characteristics of the gneissic granite from North Qinling terrain in Tongbai area and their geological significance. </w:t>
      </w:r>
      <w:r w:rsidRPr="008C02D1">
        <w:rPr>
          <w:i/>
        </w:rPr>
        <w:t>Northwestern Geology</w:t>
      </w:r>
      <w:r w:rsidR="008C02D1">
        <w:t>,</w:t>
      </w:r>
      <w:r w:rsidRPr="000F2911">
        <w:t xml:space="preserve"> </w:t>
      </w:r>
      <w:r w:rsidRPr="00F679C9">
        <w:rPr>
          <w:b/>
        </w:rPr>
        <w:t>51</w:t>
      </w:r>
      <w:r w:rsidRPr="000F2911">
        <w:t>, 82–96</w:t>
      </w:r>
      <w:bookmarkEnd w:id="25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47CAE417" w14:textId="503A5644" w:rsidR="00F96EF5" w:rsidRPr="000F2911" w:rsidRDefault="00F96EF5" w:rsidP="006B3ED5">
      <w:pPr>
        <w:pStyle w:val="EndNoteBibliography"/>
        <w:ind w:left="200" w:hangingChars="100" w:hanging="200"/>
      </w:pPr>
      <w:bookmarkStart w:id="26" w:name="_ENREF_32"/>
      <w:r w:rsidRPr="000F2911">
        <w:t>Liu, B., Wu, S., Long, G., Guo, X., 2012. Basement characteristics and tectonic evolution in Qiongdongnan basin.</w:t>
      </w:r>
      <w:r w:rsidRPr="008C02D1">
        <w:rPr>
          <w:i/>
        </w:rPr>
        <w:t xml:space="preserve"> Precess in geophys</w:t>
      </w:r>
      <w:r w:rsidR="008C02D1">
        <w:t>,</w:t>
      </w:r>
      <w:r w:rsidRPr="000F2911">
        <w:t xml:space="preserve"> </w:t>
      </w:r>
      <w:r w:rsidRPr="00F679C9">
        <w:rPr>
          <w:b/>
        </w:rPr>
        <w:t>27</w:t>
      </w:r>
      <w:r w:rsidRPr="000F2911">
        <w:t>, 1465</w:t>
      </w:r>
      <w:r w:rsidR="008C5636" w:rsidRPr="000F2911">
        <w:t>–</w:t>
      </w:r>
      <w:r w:rsidRPr="000F2911">
        <w:t>1475</w:t>
      </w:r>
      <w:bookmarkEnd w:id="26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4CCAE9D7" w14:textId="1DADC24B" w:rsidR="00F96EF5" w:rsidRPr="000F2911" w:rsidRDefault="00F96EF5" w:rsidP="006B3ED5">
      <w:pPr>
        <w:pStyle w:val="EndNoteBibliography"/>
        <w:ind w:left="200" w:hangingChars="100" w:hanging="200"/>
      </w:pPr>
      <w:bookmarkStart w:id="27" w:name="_ENREF_33"/>
      <w:r w:rsidRPr="000F2911">
        <w:t xml:space="preserve">Liu, R., Zhang, L., Zhou, H., Zhong, Z., Zeng, W., Xiang, H., Jin, S., Lu, X., Li, C., 2008. Petrogenesis of the Caledonian migmatites and related granites in northwestern Fujian Province, South China: syn-deformational crustal anaexis. </w:t>
      </w:r>
      <w:r w:rsidRPr="008C02D1">
        <w:rPr>
          <w:i/>
        </w:rPr>
        <w:t>Acta Geologica Sinica</w:t>
      </w:r>
      <w:r w:rsidR="008C02D1">
        <w:t>,</w:t>
      </w:r>
      <w:r w:rsidRPr="000F2911">
        <w:t xml:space="preserve"> </w:t>
      </w:r>
      <w:r w:rsidRPr="00F679C9">
        <w:rPr>
          <w:b/>
        </w:rPr>
        <w:t>24</w:t>
      </w:r>
      <w:r w:rsidRPr="000F2911">
        <w:t>, 1205</w:t>
      </w:r>
      <w:r w:rsidR="008C5636" w:rsidRPr="000F2911">
        <w:t>–</w:t>
      </w:r>
      <w:r w:rsidRPr="000F2911">
        <w:t>1222</w:t>
      </w:r>
      <w:bookmarkEnd w:id="27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1B7D72D0" w14:textId="35EB5F02" w:rsidR="00F96EF5" w:rsidRPr="000F2911" w:rsidRDefault="00F96EF5" w:rsidP="006B3ED5">
      <w:pPr>
        <w:pStyle w:val="EndNoteBibliography"/>
        <w:ind w:left="200" w:hangingChars="100" w:hanging="200"/>
      </w:pPr>
      <w:bookmarkStart w:id="28" w:name="_ENREF_34"/>
      <w:r w:rsidRPr="000F2911">
        <w:t xml:space="preserve">Lou, F., Shu, L., Yu, J., Wang, D., 2002. Petrological and </w:t>
      </w:r>
      <w:r w:rsidR="00220BC5">
        <w:t>g</w:t>
      </w:r>
      <w:r w:rsidRPr="000F2911">
        <w:t xml:space="preserve">eochemical </w:t>
      </w:r>
      <w:r w:rsidR="00220BC5">
        <w:t>c</w:t>
      </w:r>
      <w:r w:rsidRPr="000F2911">
        <w:t xml:space="preserve">haracteristics and </w:t>
      </w:r>
      <w:r w:rsidR="00220BC5">
        <w:t>o</w:t>
      </w:r>
      <w:r w:rsidRPr="000F2911">
        <w:t xml:space="preserve">rigin of the </w:t>
      </w:r>
      <w:r w:rsidR="00220BC5">
        <w:t>W</w:t>
      </w:r>
      <w:r w:rsidRPr="000F2911">
        <w:t xml:space="preserve">ugongshan </w:t>
      </w:r>
      <w:r w:rsidR="00220BC5">
        <w:t>d</w:t>
      </w:r>
      <w:r w:rsidRPr="000F2911">
        <w:t xml:space="preserve">ome </w:t>
      </w:r>
      <w:r w:rsidR="00220BC5">
        <w:t>g</w:t>
      </w:r>
      <w:r w:rsidRPr="000F2911">
        <w:t xml:space="preserve">ranite, Jiangxi Province. </w:t>
      </w:r>
      <w:r w:rsidRPr="008C02D1">
        <w:rPr>
          <w:i/>
        </w:rPr>
        <w:t>Geological Review</w:t>
      </w:r>
      <w:r w:rsidR="008C02D1">
        <w:t>,</w:t>
      </w:r>
      <w:r w:rsidRPr="000F2911">
        <w:t xml:space="preserve"> </w:t>
      </w:r>
      <w:r w:rsidRPr="00F679C9">
        <w:rPr>
          <w:b/>
        </w:rPr>
        <w:t>48</w:t>
      </w:r>
      <w:r w:rsidRPr="000F2911">
        <w:t>, 80</w:t>
      </w:r>
      <w:r w:rsidR="008C5636" w:rsidRPr="000F2911">
        <w:t>–</w:t>
      </w:r>
      <w:r w:rsidRPr="000F2911">
        <w:t>88</w:t>
      </w:r>
      <w:bookmarkEnd w:id="28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7A53147B" w14:textId="3981E857" w:rsidR="00F96EF5" w:rsidRPr="000F2911" w:rsidRDefault="00F96EF5" w:rsidP="006B3ED5">
      <w:pPr>
        <w:pStyle w:val="EndNoteBibliography"/>
        <w:ind w:left="200" w:hangingChars="100" w:hanging="200"/>
      </w:pPr>
      <w:bookmarkStart w:id="29" w:name="_ENREF_35"/>
      <w:r w:rsidRPr="000F2911">
        <w:t xml:space="preserve">Luo, C., Liu, G., Zuo, Z., 2017a. LA-ICP-MS Zircon U-Pb </w:t>
      </w:r>
      <w:r w:rsidR="00DB7EB9">
        <w:t>a</w:t>
      </w:r>
      <w:r w:rsidRPr="000F2911">
        <w:t xml:space="preserve">ges and </w:t>
      </w:r>
      <w:r w:rsidR="00DB7EB9">
        <w:t>g</w:t>
      </w:r>
      <w:r w:rsidRPr="000F2911">
        <w:t xml:space="preserve">eochemical </w:t>
      </w:r>
      <w:r w:rsidR="00DB7EB9">
        <w:t>c</w:t>
      </w:r>
      <w:r w:rsidRPr="000F2911">
        <w:t xml:space="preserve">haracteristics of the Pingshi </w:t>
      </w:r>
      <w:r w:rsidR="00DB7EB9">
        <w:t>g</w:t>
      </w:r>
      <w:r w:rsidRPr="000F2911">
        <w:t xml:space="preserve">ranitic </w:t>
      </w:r>
      <w:r w:rsidR="00DB7EB9">
        <w:t>p</w:t>
      </w:r>
      <w:r w:rsidRPr="000F2911">
        <w:t xml:space="preserve">luton in </w:t>
      </w:r>
      <w:r w:rsidR="00DB7EB9">
        <w:t>s</w:t>
      </w:r>
      <w:r w:rsidRPr="000F2911">
        <w:t xml:space="preserve">outhern Jiangxi and </w:t>
      </w:r>
      <w:r w:rsidR="00DB7EB9">
        <w:t>t</w:t>
      </w:r>
      <w:r w:rsidRPr="000F2911">
        <w:t xml:space="preserve">heir </w:t>
      </w:r>
      <w:r w:rsidR="00DB7EB9">
        <w:t>t</w:t>
      </w:r>
      <w:r w:rsidRPr="000F2911">
        <w:t xml:space="preserve">ectonic </w:t>
      </w:r>
      <w:r w:rsidR="00DB7EB9">
        <w:t>s</w:t>
      </w:r>
      <w:r w:rsidRPr="000F2911">
        <w:t xml:space="preserve">ignificance. </w:t>
      </w:r>
      <w:r w:rsidRPr="002C3723">
        <w:rPr>
          <w:i/>
        </w:rPr>
        <w:t>East China Geology</w:t>
      </w:r>
      <w:r w:rsidR="002C3723">
        <w:t>,</w:t>
      </w:r>
      <w:r w:rsidRPr="000F2911">
        <w:t xml:space="preserve"> </w:t>
      </w:r>
      <w:r w:rsidRPr="00F679C9">
        <w:rPr>
          <w:b/>
        </w:rPr>
        <w:t>37</w:t>
      </w:r>
      <w:r w:rsidRPr="000F2911">
        <w:t>, 79</w:t>
      </w:r>
      <w:r w:rsidR="008C5636" w:rsidRPr="000F2911">
        <w:t>–</w:t>
      </w:r>
      <w:r w:rsidRPr="000F2911">
        <w:t>88</w:t>
      </w:r>
      <w:bookmarkEnd w:id="29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7BBEEACB" w14:textId="445BB4D6" w:rsidR="00F96EF5" w:rsidRPr="000F2911" w:rsidRDefault="00F96EF5" w:rsidP="006B3ED5">
      <w:pPr>
        <w:pStyle w:val="EndNoteBibliography"/>
        <w:ind w:left="200" w:hangingChars="100" w:hanging="200"/>
      </w:pPr>
      <w:bookmarkStart w:id="30" w:name="_ENREF_36"/>
      <w:r w:rsidRPr="000F2911">
        <w:t xml:space="preserve">Luo, H., He, R., Pan, l., Yang, C., Yu, G., 2016. LA-ICP-MS Zircon U-Pb </w:t>
      </w:r>
      <w:r w:rsidR="00DB7EB9">
        <w:t>a</w:t>
      </w:r>
      <w:r w:rsidRPr="000F2911">
        <w:t xml:space="preserve">ge and </w:t>
      </w:r>
      <w:r w:rsidR="00DB7EB9">
        <w:t>i</w:t>
      </w:r>
      <w:r w:rsidRPr="000F2911">
        <w:t xml:space="preserve">ts </w:t>
      </w:r>
      <w:r w:rsidR="00DB7EB9">
        <w:t>s</w:t>
      </w:r>
      <w:r w:rsidRPr="000F2911">
        <w:t>ign</w:t>
      </w:r>
      <w:r w:rsidR="00DB7EB9">
        <w:t>i</w:t>
      </w:r>
      <w:r w:rsidRPr="000F2911">
        <w:t xml:space="preserve">ficance of </w:t>
      </w:r>
      <w:r w:rsidR="00DB7EB9">
        <w:t>l</w:t>
      </w:r>
      <w:r w:rsidRPr="000F2911">
        <w:t>ate Ordovician-</w:t>
      </w:r>
      <w:r w:rsidR="00DB7EB9">
        <w:t>e</w:t>
      </w:r>
      <w:r w:rsidRPr="000F2911">
        <w:t xml:space="preserve">arly Silurian Longmaxi Bentonites. </w:t>
      </w:r>
      <w:r w:rsidRPr="002C3723">
        <w:rPr>
          <w:i/>
        </w:rPr>
        <w:t>Resources Environment</w:t>
      </w:r>
      <w:r w:rsidRPr="00151324">
        <w:rPr>
          <w:i/>
        </w:rPr>
        <w:t xml:space="preserve"> </w:t>
      </w:r>
      <w:r w:rsidRPr="00151324">
        <w:rPr>
          <w:i/>
        </w:rPr>
        <w:t>＆</w:t>
      </w:r>
      <w:r w:rsidRPr="00151324">
        <w:rPr>
          <w:i/>
        </w:rPr>
        <w:t xml:space="preserve"> </w:t>
      </w:r>
      <w:r w:rsidRPr="002C3723">
        <w:rPr>
          <w:i/>
        </w:rPr>
        <w:t>Engineering</w:t>
      </w:r>
      <w:r w:rsidR="002C3723">
        <w:t>,</w:t>
      </w:r>
      <w:r w:rsidRPr="000F2911">
        <w:t xml:space="preserve"> </w:t>
      </w:r>
      <w:r w:rsidRPr="00F679C9">
        <w:rPr>
          <w:b/>
        </w:rPr>
        <w:t>30</w:t>
      </w:r>
      <w:r w:rsidRPr="000F2911">
        <w:t>, 547</w:t>
      </w:r>
      <w:r w:rsidR="008C5636" w:rsidRPr="000F2911">
        <w:t>–</w:t>
      </w:r>
      <w:r w:rsidRPr="000F2911">
        <w:t>550</w:t>
      </w:r>
      <w:bookmarkEnd w:id="30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571E0000" w14:textId="580FD79E" w:rsidR="00F96EF5" w:rsidRPr="000F2911" w:rsidRDefault="00F96EF5" w:rsidP="006B3ED5">
      <w:pPr>
        <w:pStyle w:val="EndNoteBibliography"/>
        <w:ind w:left="200" w:hangingChars="100" w:hanging="200"/>
      </w:pPr>
      <w:bookmarkStart w:id="31" w:name="_ENREF_37"/>
      <w:r w:rsidRPr="000F2911">
        <w:t xml:space="preserve">Luo, H., Pan, L.K., He, R.L., 2017b. Geochemical </w:t>
      </w:r>
      <w:r w:rsidR="00DB7EB9">
        <w:t>c</w:t>
      </w:r>
      <w:r w:rsidRPr="000F2911">
        <w:t xml:space="preserve">haracteristics and </w:t>
      </w:r>
      <w:r w:rsidR="00DB7EB9">
        <w:t>g</w:t>
      </w:r>
      <w:r w:rsidRPr="000F2911">
        <w:t xml:space="preserve">eological </w:t>
      </w:r>
      <w:r w:rsidR="00DB7EB9">
        <w:t>s</w:t>
      </w:r>
      <w:r w:rsidRPr="000F2911">
        <w:t xml:space="preserve">ignificance of Longmaxi Formation of </w:t>
      </w:r>
      <w:r w:rsidR="00DB7EB9">
        <w:t>l</w:t>
      </w:r>
      <w:r w:rsidRPr="000F2911">
        <w:t>ate Ordovician-</w:t>
      </w:r>
      <w:r w:rsidR="00DB7EB9">
        <w:t>e</w:t>
      </w:r>
      <w:r w:rsidRPr="000F2911">
        <w:t xml:space="preserve">arly Silurian in Mayangzhai </w:t>
      </w:r>
      <w:r w:rsidR="00DB7EB9">
        <w:t>a</w:t>
      </w:r>
      <w:r w:rsidRPr="000F2911">
        <w:t>rea</w:t>
      </w:r>
      <w:r w:rsidRPr="000F2911">
        <w:t>，</w:t>
      </w:r>
      <w:r w:rsidRPr="000F2911">
        <w:t>Hubei Province</w:t>
      </w:r>
      <w:r w:rsidR="002C3723">
        <w:t>.</w:t>
      </w:r>
      <w:r w:rsidRPr="002C3723">
        <w:rPr>
          <w:i/>
        </w:rPr>
        <w:t xml:space="preserve"> Resources Environment </w:t>
      </w:r>
      <w:r w:rsidRPr="002C3723">
        <w:rPr>
          <w:i/>
        </w:rPr>
        <w:t>＆</w:t>
      </w:r>
      <w:r w:rsidRPr="002C3723">
        <w:rPr>
          <w:i/>
        </w:rPr>
        <w:t xml:space="preserve"> Engineering</w:t>
      </w:r>
      <w:r w:rsidR="002C3723">
        <w:t>,</w:t>
      </w:r>
      <w:r w:rsidRPr="000F2911">
        <w:t xml:space="preserve"> </w:t>
      </w:r>
      <w:r w:rsidRPr="00F679C9">
        <w:rPr>
          <w:b/>
        </w:rPr>
        <w:t>31</w:t>
      </w:r>
      <w:r w:rsidRPr="000F2911">
        <w:t>, 1–12</w:t>
      </w:r>
      <w:bookmarkEnd w:id="31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08DB3F02" w14:textId="3A7EA7F2" w:rsidR="00F96EF5" w:rsidRPr="000F2911" w:rsidRDefault="00F96EF5" w:rsidP="006B3ED5">
      <w:pPr>
        <w:pStyle w:val="EndNoteBibliography"/>
        <w:ind w:left="200" w:hangingChars="100" w:hanging="200"/>
      </w:pPr>
      <w:bookmarkStart w:id="32" w:name="_ENREF_38"/>
      <w:r w:rsidRPr="000F2911">
        <w:t xml:space="preserve">Ma, C., Ming, H., Yang, K., 2004. An Ordovician magmatic arc at the northern foot of Dabie mountains: Evidence from geochronology and geochemistry of intrusive rocks. </w:t>
      </w:r>
      <w:r w:rsidRPr="002C3723">
        <w:rPr>
          <w:i/>
        </w:rPr>
        <w:t>Acta Petrologica Sinica</w:t>
      </w:r>
      <w:r w:rsidR="002C3723">
        <w:t>,</w:t>
      </w:r>
      <w:r w:rsidRPr="000F2911">
        <w:t xml:space="preserve"> </w:t>
      </w:r>
      <w:r w:rsidRPr="00F679C9">
        <w:rPr>
          <w:b/>
        </w:rPr>
        <w:t>20</w:t>
      </w:r>
      <w:r w:rsidRPr="000F2911">
        <w:t>, 393</w:t>
      </w:r>
      <w:r w:rsidR="008C5636" w:rsidRPr="000F2911">
        <w:t>–</w:t>
      </w:r>
      <w:r w:rsidRPr="000F2911">
        <w:t>402</w:t>
      </w:r>
      <w:bookmarkEnd w:id="32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62C34A38" w14:textId="47565700" w:rsidR="00F96EF5" w:rsidRPr="000F2911" w:rsidRDefault="00F96EF5" w:rsidP="006B3ED5">
      <w:pPr>
        <w:pStyle w:val="EndNoteBibliography"/>
        <w:ind w:left="200" w:hangingChars="100" w:hanging="200"/>
      </w:pPr>
      <w:bookmarkStart w:id="33" w:name="_ENREF_39"/>
      <w:r w:rsidRPr="000F2911">
        <w:t xml:space="preserve">Meng, L., Zhang, Z., Wu, Y., Liu, J., Shao, F., Hua, J., Chen, R., 2016. The </w:t>
      </w:r>
      <w:r w:rsidR="00DB7EB9">
        <w:t>g</w:t>
      </w:r>
      <w:r w:rsidRPr="000F2911">
        <w:t xml:space="preserve">eochemistry </w:t>
      </w:r>
      <w:r w:rsidR="00DB7EB9">
        <w:t>f</w:t>
      </w:r>
      <w:r w:rsidRPr="000F2911">
        <w:t xml:space="preserve">eatures and </w:t>
      </w:r>
      <w:r w:rsidR="00DB7EB9">
        <w:t>p</w:t>
      </w:r>
      <w:r w:rsidRPr="000F2911">
        <w:t xml:space="preserve">etrogenesis of Dabu Caledonian </w:t>
      </w:r>
      <w:r w:rsidR="00DB7EB9">
        <w:t>g</w:t>
      </w:r>
      <w:r w:rsidRPr="000F2911">
        <w:t xml:space="preserve">ranite in </w:t>
      </w:r>
      <w:r w:rsidR="00DB7EB9">
        <w:t>s</w:t>
      </w:r>
      <w:r w:rsidRPr="000F2911">
        <w:t xml:space="preserve">outhern Jiangxi Province. </w:t>
      </w:r>
      <w:r w:rsidRPr="002C3723">
        <w:rPr>
          <w:i/>
        </w:rPr>
        <w:t>Uranium Geology</w:t>
      </w:r>
      <w:r w:rsidR="002C3723">
        <w:t>,</w:t>
      </w:r>
      <w:r w:rsidRPr="000F2911">
        <w:t xml:space="preserve"> </w:t>
      </w:r>
      <w:r w:rsidRPr="00F679C9">
        <w:rPr>
          <w:b/>
        </w:rPr>
        <w:t>32</w:t>
      </w:r>
      <w:r w:rsidRPr="000F2911">
        <w:t>, 13</w:t>
      </w:r>
      <w:r w:rsidR="008C5636" w:rsidRPr="000F2911">
        <w:t>–</w:t>
      </w:r>
      <w:r w:rsidRPr="000F2911">
        <w:t>22</w:t>
      </w:r>
      <w:bookmarkEnd w:id="33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1FDD3350" w14:textId="25D70B05" w:rsidR="00F96EF5" w:rsidRPr="000F2911" w:rsidRDefault="00F96EF5" w:rsidP="006B3ED5">
      <w:pPr>
        <w:pStyle w:val="EndNoteBibliography"/>
        <w:ind w:left="200" w:hangingChars="100" w:hanging="200"/>
      </w:pPr>
      <w:bookmarkStart w:id="34" w:name="_ENREF_40"/>
      <w:r w:rsidRPr="000F2911">
        <w:t xml:space="preserve">Min, K., Renne, P.R., Huff, W.D., 2001. </w:t>
      </w:r>
      <w:r w:rsidRPr="00DB7EB9">
        <w:rPr>
          <w:vertAlign w:val="superscript"/>
        </w:rPr>
        <w:t>40</w:t>
      </w:r>
      <w:r w:rsidRPr="000F2911">
        <w:t>Ar/</w:t>
      </w:r>
      <w:r w:rsidRPr="00DB7EB9">
        <w:rPr>
          <w:vertAlign w:val="superscript"/>
        </w:rPr>
        <w:t>39</w:t>
      </w:r>
      <w:r w:rsidRPr="000F2911">
        <w:t xml:space="preserve">Ar dating of Ordovician K-bentonites in Laurentia and Baltoscandia. </w:t>
      </w:r>
      <w:r w:rsidRPr="002C3723">
        <w:rPr>
          <w:i/>
        </w:rPr>
        <w:t>Earth and Planetary Science Letters</w:t>
      </w:r>
      <w:r w:rsidR="002C3723">
        <w:t>,</w:t>
      </w:r>
      <w:r w:rsidRPr="000F2911">
        <w:t xml:space="preserve"> </w:t>
      </w:r>
      <w:r w:rsidRPr="00F679C9">
        <w:rPr>
          <w:b/>
        </w:rPr>
        <w:t>185</w:t>
      </w:r>
      <w:r w:rsidRPr="000F2911">
        <w:t>, 121</w:t>
      </w:r>
      <w:r w:rsidR="008C5636" w:rsidRPr="000F2911">
        <w:t>–</w:t>
      </w:r>
      <w:r w:rsidRPr="000F2911">
        <w:t>134</w:t>
      </w:r>
      <w:bookmarkEnd w:id="34"/>
      <w:r w:rsidR="009830B3">
        <w:t>,</w:t>
      </w:r>
      <w:r w:rsidR="009830B3" w:rsidRPr="00784876">
        <w:rPr>
          <w:color w:val="003399"/>
        </w:rPr>
        <w:t xml:space="preserve"> http://doi.org/10.1016/ S0012-821X(00)00365-4</w:t>
      </w:r>
    </w:p>
    <w:p w14:paraId="23CE55D7" w14:textId="7736FEF0" w:rsidR="00F96EF5" w:rsidRPr="000F2911" w:rsidRDefault="00F96EF5" w:rsidP="006B3ED5">
      <w:pPr>
        <w:pStyle w:val="EndNoteBibliography"/>
        <w:ind w:left="200" w:hangingChars="100" w:hanging="200"/>
      </w:pPr>
      <w:bookmarkStart w:id="35" w:name="_ENREF_41"/>
      <w:r w:rsidRPr="000F2911">
        <w:t>Nong, J., Zou, Y., Qiu, E., Guo, S., Ye, X., Xiang, F., Wen, M., Lu, S., 2017. Petrogenesis of Dacun and Gulong plutons in southeast Guangxi: Constraints from geochemistry, zircon U</w:t>
      </w:r>
      <w:r w:rsidR="00220BC5" w:rsidRPr="000F2911">
        <w:t>–</w:t>
      </w:r>
      <w:r w:rsidRPr="000F2911">
        <w:t xml:space="preserve">Pb ages and Hf isotope. </w:t>
      </w:r>
      <w:r w:rsidRPr="002C3723">
        <w:rPr>
          <w:i/>
        </w:rPr>
        <w:t>Geological Bulletin of China</w:t>
      </w:r>
      <w:r w:rsidR="002C3723">
        <w:t>,</w:t>
      </w:r>
      <w:r w:rsidRPr="000F2911">
        <w:t xml:space="preserve"> </w:t>
      </w:r>
      <w:r w:rsidRPr="00F679C9">
        <w:rPr>
          <w:b/>
        </w:rPr>
        <w:lastRenderedPageBreak/>
        <w:t>36</w:t>
      </w:r>
      <w:r w:rsidRPr="000F2911">
        <w:t>, 224</w:t>
      </w:r>
      <w:r w:rsidR="008C5636" w:rsidRPr="000F2911">
        <w:t>–</w:t>
      </w:r>
      <w:r w:rsidRPr="000F2911">
        <w:t>237</w:t>
      </w:r>
      <w:bookmarkEnd w:id="35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4FA58BE0" w14:textId="0613BA10" w:rsidR="00F96EF5" w:rsidRPr="000F2911" w:rsidRDefault="00F96EF5" w:rsidP="006B3ED5">
      <w:pPr>
        <w:pStyle w:val="EndNoteBibliography"/>
        <w:ind w:left="200" w:hangingChars="100" w:hanging="200"/>
      </w:pPr>
      <w:bookmarkStart w:id="36" w:name="_ENREF_42"/>
      <w:r w:rsidRPr="000F2911">
        <w:t xml:space="preserve">Pearce, J.A., Harris, N.B.W., Tindle, A.G., 1984. Trace </w:t>
      </w:r>
      <w:r w:rsidR="00220BC5">
        <w:t>e</w:t>
      </w:r>
      <w:r w:rsidRPr="000F2911">
        <w:t xml:space="preserve">lement </w:t>
      </w:r>
      <w:r w:rsidR="00220BC5">
        <w:t>d</w:t>
      </w:r>
      <w:r w:rsidRPr="000F2911">
        <w:t xml:space="preserve">iscrimination </w:t>
      </w:r>
      <w:r w:rsidR="00220BC5">
        <w:t>d</w:t>
      </w:r>
      <w:r w:rsidRPr="000F2911">
        <w:t xml:space="preserve">iagrams for the </w:t>
      </w:r>
      <w:r w:rsidR="00220BC5">
        <w:t>t</w:t>
      </w:r>
      <w:r w:rsidRPr="000F2911">
        <w:t xml:space="preserve">ectonic </w:t>
      </w:r>
      <w:r w:rsidR="00220BC5">
        <w:t>i</w:t>
      </w:r>
      <w:r w:rsidRPr="000F2911">
        <w:t xml:space="preserve">nterpretation of Granitic </w:t>
      </w:r>
      <w:r w:rsidR="00220BC5">
        <w:t>r</w:t>
      </w:r>
      <w:r w:rsidRPr="000F2911">
        <w:t xml:space="preserve">ocks. </w:t>
      </w:r>
      <w:r w:rsidRPr="002C3723">
        <w:rPr>
          <w:i/>
        </w:rPr>
        <w:t>Journal of Petrology</w:t>
      </w:r>
      <w:r w:rsidR="002C3723">
        <w:t>,</w:t>
      </w:r>
      <w:r w:rsidRPr="000F2911">
        <w:t xml:space="preserve"> </w:t>
      </w:r>
      <w:r w:rsidRPr="00F679C9">
        <w:rPr>
          <w:b/>
        </w:rPr>
        <w:t>25</w:t>
      </w:r>
      <w:r w:rsidRPr="000F2911">
        <w:t>, 956–983</w:t>
      </w:r>
      <w:bookmarkEnd w:id="36"/>
      <w:r w:rsidR="009830B3">
        <w:t xml:space="preserve">, </w:t>
      </w:r>
      <w:r w:rsidR="009830B3" w:rsidRPr="00784876">
        <w:rPr>
          <w:color w:val="003399"/>
        </w:rPr>
        <w:t>https://doi.org/10.1093/ petrology/25.4.956</w:t>
      </w:r>
    </w:p>
    <w:p w14:paraId="44436902" w14:textId="04AB3EC0" w:rsidR="00F96EF5" w:rsidRPr="000F2911" w:rsidRDefault="00F96EF5" w:rsidP="006B3ED5">
      <w:pPr>
        <w:pStyle w:val="EndNoteBibliography"/>
        <w:ind w:left="200" w:hangingChars="100" w:hanging="200"/>
      </w:pPr>
      <w:bookmarkStart w:id="37" w:name="_ENREF_43"/>
      <w:r w:rsidRPr="000F2911">
        <w:t xml:space="preserve">Peng, S., Jin, Z., Liu, Y., Fu, J., He, L., Cai, M., Wang, Y., 2006. Petrochemistry, </w:t>
      </w:r>
      <w:r w:rsidR="00DB7EB9">
        <w:t>c</w:t>
      </w:r>
      <w:r w:rsidRPr="000F2911">
        <w:t xml:space="preserve">hronology and </w:t>
      </w:r>
      <w:r w:rsidR="00DB7EB9">
        <w:t>t</w:t>
      </w:r>
      <w:r w:rsidRPr="000F2911">
        <w:t xml:space="preserve">ectonic </w:t>
      </w:r>
      <w:r w:rsidR="00DB7EB9">
        <w:t>s</w:t>
      </w:r>
      <w:r w:rsidRPr="000F2911">
        <w:t xml:space="preserve">etting of </w:t>
      </w:r>
      <w:r w:rsidR="00DB7EB9">
        <w:t>s</w:t>
      </w:r>
      <w:r w:rsidRPr="000F2911">
        <w:t xml:space="preserve">trong </w:t>
      </w:r>
      <w:r w:rsidR="00DB7EB9">
        <w:t>p</w:t>
      </w:r>
      <w:r w:rsidRPr="000F2911">
        <w:t xml:space="preserve">eraluminous </w:t>
      </w:r>
      <w:r w:rsidR="00DB7EB9">
        <w:t>a</w:t>
      </w:r>
      <w:r w:rsidRPr="000F2911">
        <w:t xml:space="preserve">natectic </w:t>
      </w:r>
      <w:r w:rsidR="00DB7EB9">
        <w:t>g</w:t>
      </w:r>
      <w:r w:rsidRPr="000F2911">
        <w:t xml:space="preserve">ranitoids in Yunkai Orogenic Belt, </w:t>
      </w:r>
      <w:r w:rsidR="00DB7EB9">
        <w:t>w</w:t>
      </w:r>
      <w:r w:rsidRPr="000F2911">
        <w:t xml:space="preserve">estern Guangdong Province, China. </w:t>
      </w:r>
      <w:r w:rsidRPr="002C3723">
        <w:rPr>
          <w:i/>
        </w:rPr>
        <w:t>Journal of China University of Geosciences</w:t>
      </w:r>
      <w:r w:rsidR="002C3723">
        <w:t>,</w:t>
      </w:r>
      <w:r w:rsidRPr="000F2911">
        <w:t xml:space="preserve"> </w:t>
      </w:r>
      <w:r w:rsidRPr="00F679C9">
        <w:rPr>
          <w:b/>
        </w:rPr>
        <w:t>17</w:t>
      </w:r>
      <w:r w:rsidRPr="000F2911">
        <w:t>, 1</w:t>
      </w:r>
      <w:r w:rsidR="008C5636" w:rsidRPr="000F2911">
        <w:t>–</w:t>
      </w:r>
      <w:r w:rsidRPr="000F2911">
        <w:t>12</w:t>
      </w:r>
      <w:bookmarkEnd w:id="37"/>
      <w:r w:rsidR="009830B3">
        <w:t xml:space="preserve"> [</w:t>
      </w:r>
      <w:r w:rsidR="009830B3" w:rsidRPr="007E27CF">
        <w:t>in Chinese with English abstract</w:t>
      </w:r>
      <w:r w:rsidR="009830B3">
        <w:t>].</w:t>
      </w:r>
    </w:p>
    <w:p w14:paraId="37346570" w14:textId="3FD104B9" w:rsidR="00F96EF5" w:rsidRPr="000F2911" w:rsidRDefault="00F96EF5" w:rsidP="006B3ED5">
      <w:pPr>
        <w:pStyle w:val="EndNoteBibliography"/>
        <w:ind w:left="200" w:hangingChars="100" w:hanging="200"/>
      </w:pPr>
      <w:bookmarkStart w:id="38" w:name="_ENREF_44"/>
      <w:r w:rsidRPr="000F2911">
        <w:t>Qin, Z.</w:t>
      </w:r>
      <w:r w:rsidR="00DB7EB9">
        <w:t>W</w:t>
      </w:r>
      <w:r w:rsidRPr="000F2911">
        <w:t xml:space="preserve">., Wu, Y.B., Wang, H., Gao, S., Zhu, L.Q., Zhou, L., Yang, S.H., 2014. Geochronology, geochemistry, and isotope compositions of Piaochi S-type granitic intrusion in the Qinling orogen, central China: </w:t>
      </w:r>
      <w:r w:rsidR="00DB7EB9">
        <w:t>p</w:t>
      </w:r>
      <w:r w:rsidRPr="000F2911">
        <w:t>etrogenesis and tectonic significance.</w:t>
      </w:r>
      <w:r w:rsidRPr="002C3723">
        <w:rPr>
          <w:i/>
        </w:rPr>
        <w:t xml:space="preserve"> Lithos</w:t>
      </w:r>
      <w:r w:rsidR="002C3723">
        <w:t>,</w:t>
      </w:r>
      <w:r w:rsidRPr="000F2911">
        <w:t xml:space="preserve"> </w:t>
      </w:r>
      <w:r w:rsidRPr="00F679C9">
        <w:rPr>
          <w:b/>
        </w:rPr>
        <w:t>202</w:t>
      </w:r>
      <w:r w:rsidR="00347AFD" w:rsidRPr="000F2911">
        <w:t>–</w:t>
      </w:r>
      <w:r w:rsidRPr="00F679C9">
        <w:rPr>
          <w:b/>
        </w:rPr>
        <w:t>203</w:t>
      </w:r>
      <w:r w:rsidRPr="000F2911">
        <w:t>, 347</w:t>
      </w:r>
      <w:r w:rsidR="008C5636" w:rsidRPr="000F2911">
        <w:t>–</w:t>
      </w:r>
      <w:r w:rsidRPr="000F2911">
        <w:t>362</w:t>
      </w:r>
      <w:bookmarkEnd w:id="38"/>
      <w:r w:rsidR="009830B3">
        <w:t>,</w:t>
      </w:r>
      <w:r w:rsidR="009830B3" w:rsidRPr="009830B3">
        <w:rPr>
          <w:color w:val="003399"/>
        </w:rPr>
        <w:t xml:space="preserve"> </w:t>
      </w:r>
      <w:r w:rsidR="009830B3" w:rsidRPr="00784876">
        <w:rPr>
          <w:color w:val="003399"/>
        </w:rPr>
        <w:t>http://doi.org/10.1016/j.lithos.2014.06.006</w:t>
      </w:r>
    </w:p>
    <w:p w14:paraId="5E28C97C" w14:textId="5E45DE62" w:rsidR="00F96EF5" w:rsidRPr="000F2911" w:rsidRDefault="00F96EF5" w:rsidP="006B3ED5">
      <w:pPr>
        <w:pStyle w:val="EndNoteBibliography"/>
        <w:ind w:left="200" w:hangingChars="100" w:hanging="200"/>
      </w:pPr>
      <w:bookmarkStart w:id="39" w:name="_ENREF_45"/>
      <w:r w:rsidRPr="000F2911">
        <w:t xml:space="preserve">Qin, Z., Wu, Y., Siebel, W., Shan, G., Hao, W., Abdallsamed, M.I.M., Zhang, W., Yang, S., 2015. Genesis of adakitic granitoids by partial melting of thickened lower crust and its implications for early crustal growth: A case study from the Huichizi pluton, Qinling orogen, central China. </w:t>
      </w:r>
      <w:r w:rsidRPr="002C3723">
        <w:rPr>
          <w:i/>
        </w:rPr>
        <w:t>Lithos</w:t>
      </w:r>
      <w:r w:rsidR="002C3723">
        <w:t>,</w:t>
      </w:r>
      <w:r w:rsidRPr="000F2911">
        <w:t xml:space="preserve"> </w:t>
      </w:r>
      <w:r w:rsidRPr="00F679C9">
        <w:rPr>
          <w:b/>
        </w:rPr>
        <w:t>238</w:t>
      </w:r>
      <w:r w:rsidRPr="000F2911">
        <w:t>, 1</w:t>
      </w:r>
      <w:r w:rsidR="008C5636" w:rsidRPr="000F2911">
        <w:t>–</w:t>
      </w:r>
      <w:r w:rsidRPr="000F2911">
        <w:t>12</w:t>
      </w:r>
      <w:bookmarkEnd w:id="39"/>
      <w:r w:rsidR="009830B3">
        <w:t xml:space="preserve">, </w:t>
      </w:r>
      <w:r w:rsidR="009830B3" w:rsidRPr="00784876">
        <w:rPr>
          <w:color w:val="003399"/>
        </w:rPr>
        <w:t>http://doi.org/10.1016/j.lithos.2015.09.017</w:t>
      </w:r>
    </w:p>
    <w:p w14:paraId="4F41FAA1" w14:textId="08818239" w:rsidR="00F96EF5" w:rsidRPr="000F2911" w:rsidRDefault="00F96EF5" w:rsidP="006B3ED5">
      <w:pPr>
        <w:pStyle w:val="EndNoteBibliography"/>
        <w:ind w:left="200" w:hangingChars="100" w:hanging="200"/>
      </w:pPr>
      <w:bookmarkStart w:id="40" w:name="_ENREF_46"/>
      <w:r w:rsidRPr="000F2911">
        <w:t xml:space="preserve">Qin, Z., Fu, J., Lu, Y., Ma, L., Cheng, S., 2018. Petrogenesis and </w:t>
      </w:r>
      <w:r w:rsidR="00DB7EB9">
        <w:t>g</w:t>
      </w:r>
      <w:r w:rsidRPr="000F2911">
        <w:t xml:space="preserve">eological </w:t>
      </w:r>
      <w:r w:rsidR="00DB7EB9">
        <w:t>s</w:t>
      </w:r>
      <w:r w:rsidRPr="000F2911">
        <w:t xml:space="preserve">ignificance of the </w:t>
      </w:r>
      <w:r w:rsidR="00DB7EB9">
        <w:t>e</w:t>
      </w:r>
      <w:r w:rsidRPr="000F2911">
        <w:t xml:space="preserve">arly Paleozoic Huashan </w:t>
      </w:r>
      <w:r w:rsidR="00DB7EB9">
        <w:t>p</w:t>
      </w:r>
      <w:r w:rsidRPr="000F2911">
        <w:t xml:space="preserve">luton in </w:t>
      </w:r>
      <w:r w:rsidR="00DB7EB9">
        <w:t>n</w:t>
      </w:r>
      <w:r w:rsidRPr="000F2911">
        <w:t xml:space="preserve">orthern Guangdong Huashan </w:t>
      </w:r>
      <w:r w:rsidR="00DB7EB9">
        <w:t>p</w:t>
      </w:r>
      <w:r w:rsidRPr="000F2911">
        <w:t xml:space="preserve">luton in </w:t>
      </w:r>
      <w:r w:rsidR="00DB7EB9">
        <w:t>n</w:t>
      </w:r>
      <w:r w:rsidRPr="000F2911">
        <w:t xml:space="preserve">orthern Guangdong. </w:t>
      </w:r>
      <w:r w:rsidRPr="002C3723">
        <w:rPr>
          <w:i/>
        </w:rPr>
        <w:t>Geological Science and Technology Information</w:t>
      </w:r>
      <w:r w:rsidR="002C3723">
        <w:t>,</w:t>
      </w:r>
      <w:r w:rsidRPr="000F2911">
        <w:t xml:space="preserve"> </w:t>
      </w:r>
      <w:r w:rsidRPr="00F679C9">
        <w:rPr>
          <w:b/>
        </w:rPr>
        <w:t>37</w:t>
      </w:r>
      <w:r w:rsidRPr="000F2911">
        <w:t>, 1</w:t>
      </w:r>
      <w:r w:rsidR="008C5636" w:rsidRPr="000F2911">
        <w:t>–</w:t>
      </w:r>
      <w:r w:rsidRPr="000F2911">
        <w:t>12</w:t>
      </w:r>
      <w:bookmarkEnd w:id="40"/>
      <w:r w:rsidR="009830B3" w:rsidRPr="007E27CF">
        <w:t xml:space="preserve"> </w:t>
      </w:r>
      <w:r w:rsidR="009830B3">
        <w:t>[</w:t>
      </w:r>
      <w:r w:rsidR="009830B3" w:rsidRPr="007E27CF">
        <w:t>in Chinese with English abstract</w:t>
      </w:r>
      <w:r w:rsidR="009830B3">
        <w:t>].</w:t>
      </w:r>
    </w:p>
    <w:p w14:paraId="511D915F" w14:textId="43647931" w:rsidR="00F96EF5" w:rsidRPr="000F2911" w:rsidRDefault="00F96EF5" w:rsidP="006B3ED5">
      <w:pPr>
        <w:pStyle w:val="EndNoteBibliography"/>
        <w:ind w:left="200" w:hangingChars="100" w:hanging="200"/>
      </w:pPr>
      <w:bookmarkStart w:id="41" w:name="_ENREF_47"/>
      <w:r w:rsidRPr="000F2911">
        <w:t xml:space="preserve">Ren, Q., Chen, J., Wang, Z., Yan, Z., Wang, T., 2008. Zircon U-Pb and geochemical analyses for leucocratic intrusive rocks in pillow lavas in the Danfeng Group, north Qinling Mountains, China. </w:t>
      </w:r>
      <w:r w:rsidRPr="002C3723">
        <w:rPr>
          <w:i/>
        </w:rPr>
        <w:t>Science in China</w:t>
      </w:r>
      <w:r w:rsidR="002C3723">
        <w:t>,</w:t>
      </w:r>
      <w:r w:rsidRPr="000F2911">
        <w:t xml:space="preserve"> </w:t>
      </w:r>
      <w:r w:rsidRPr="00F679C9">
        <w:rPr>
          <w:b/>
        </w:rPr>
        <w:t>51</w:t>
      </w:r>
      <w:r w:rsidRPr="000F2911">
        <w:t>, 249</w:t>
      </w:r>
      <w:r w:rsidR="008C5636" w:rsidRPr="000F2911">
        <w:t>–</w:t>
      </w:r>
      <w:r w:rsidRPr="000F2911">
        <w:t>262.</w:t>
      </w:r>
      <w:bookmarkEnd w:id="41"/>
    </w:p>
    <w:p w14:paraId="5299322E" w14:textId="554E6575" w:rsidR="00F96EF5" w:rsidRPr="000F2911" w:rsidRDefault="00F96EF5" w:rsidP="006B3ED5">
      <w:pPr>
        <w:pStyle w:val="EndNoteBibliography"/>
        <w:ind w:left="200" w:hangingChars="100" w:hanging="200"/>
      </w:pPr>
      <w:bookmarkStart w:id="42" w:name="_ENREF_48"/>
      <w:r w:rsidRPr="000F2911">
        <w:t xml:space="preserve">Sell, B., Ainsaar, L., Leslie, S., 2013. Precise timing of the Late Ordovician (Sandbian) supereruptions and associated environmental, biological, and climatological events. </w:t>
      </w:r>
      <w:r w:rsidRPr="002C3723">
        <w:rPr>
          <w:i/>
        </w:rPr>
        <w:t>Journal of the Geological Society</w:t>
      </w:r>
      <w:r w:rsidR="00F679C9">
        <w:rPr>
          <w:i/>
        </w:rPr>
        <w:t>,</w:t>
      </w:r>
      <w:r w:rsidR="000F01A4">
        <w:rPr>
          <w:i/>
        </w:rPr>
        <w:t xml:space="preserve"> </w:t>
      </w:r>
      <w:r w:rsidR="00F679C9">
        <w:rPr>
          <w:i/>
        </w:rPr>
        <w:t>London</w:t>
      </w:r>
      <w:r w:rsidR="002C3723">
        <w:t>,</w:t>
      </w:r>
      <w:r w:rsidRPr="000F2911">
        <w:t xml:space="preserve"> </w:t>
      </w:r>
      <w:r w:rsidRPr="00F679C9">
        <w:rPr>
          <w:b/>
        </w:rPr>
        <w:t>170</w:t>
      </w:r>
      <w:r w:rsidRPr="000F2911">
        <w:t>, 711–714</w:t>
      </w:r>
      <w:bookmarkStart w:id="43" w:name="_Hlk42073315"/>
      <w:bookmarkEnd w:id="42"/>
      <w:r w:rsidR="00347AFD">
        <w:t xml:space="preserve">, </w:t>
      </w:r>
      <w:r w:rsidR="00347AFD" w:rsidRPr="00784876">
        <w:rPr>
          <w:color w:val="003399"/>
        </w:rPr>
        <w:t>https://doi.org/10.1144/jgs2012-148</w:t>
      </w:r>
      <w:bookmarkEnd w:id="43"/>
    </w:p>
    <w:p w14:paraId="7F0DFD56" w14:textId="33964324" w:rsidR="009830B3" w:rsidRPr="000F2911" w:rsidRDefault="009830B3" w:rsidP="009830B3">
      <w:pPr>
        <w:pStyle w:val="EndNoteBibliography"/>
        <w:ind w:left="200" w:hangingChars="100" w:hanging="200"/>
      </w:pPr>
      <w:bookmarkStart w:id="44" w:name="_ENREF_50"/>
      <w:r w:rsidRPr="000F2911">
        <w:t xml:space="preserve">Smith, M., Singer, B., Simo, T., 2011. A time like our own? Radioisotopic calibration of the Ordovician greenhouse to icehouse transition. </w:t>
      </w:r>
      <w:r w:rsidRPr="002C3723">
        <w:rPr>
          <w:i/>
        </w:rPr>
        <w:t>Earth and Planetary Science Letters</w:t>
      </w:r>
      <w:r>
        <w:t>,</w:t>
      </w:r>
      <w:r w:rsidRPr="000F2911">
        <w:t xml:space="preserve"> </w:t>
      </w:r>
      <w:r w:rsidRPr="00F679C9">
        <w:rPr>
          <w:b/>
        </w:rPr>
        <w:t>311</w:t>
      </w:r>
      <w:r w:rsidRPr="000F2911">
        <w:t>, 634–374</w:t>
      </w:r>
      <w:r>
        <w:t xml:space="preserve">, </w:t>
      </w:r>
      <w:r w:rsidRPr="00784876">
        <w:rPr>
          <w:color w:val="003399"/>
        </w:rPr>
        <w:t>https://doi.org/ 10.1016/j.epsl.2011.09.014</w:t>
      </w:r>
    </w:p>
    <w:p w14:paraId="60DE508D" w14:textId="5D3F11A4" w:rsidR="00F96EF5" w:rsidRPr="000F2911" w:rsidRDefault="00F96EF5" w:rsidP="006B3ED5">
      <w:pPr>
        <w:pStyle w:val="EndNoteBibliography"/>
        <w:ind w:left="200" w:hangingChars="100" w:hanging="200"/>
      </w:pPr>
      <w:r w:rsidRPr="000F2911">
        <w:t xml:space="preserve">Su, W.B., Huff, W.D., Ettensohn, F.R., Liu, X.M., Zhang, J.E., Li, Z.M., 2009. K-bentonite, black-shale and flysch successions at the Ordovician–Silurian transition, South China: Possible sedimentary responses to the accretion of Cathaysia to the Yangtze Block and its implications for the evolution of Gondwana. </w:t>
      </w:r>
      <w:r w:rsidRPr="002C3723">
        <w:rPr>
          <w:i/>
        </w:rPr>
        <w:t>Gondwana Research</w:t>
      </w:r>
      <w:r w:rsidR="002C3723">
        <w:t>,</w:t>
      </w:r>
      <w:r w:rsidRPr="000F2911">
        <w:t xml:space="preserve"> </w:t>
      </w:r>
      <w:r w:rsidRPr="00F679C9">
        <w:rPr>
          <w:b/>
        </w:rPr>
        <w:t>15</w:t>
      </w:r>
      <w:r w:rsidRPr="000F2911">
        <w:t>, 111–130</w:t>
      </w:r>
      <w:bookmarkEnd w:id="44"/>
      <w:r w:rsidR="00E41295">
        <w:t xml:space="preserve">, </w:t>
      </w:r>
      <w:r w:rsidR="00E41295" w:rsidRPr="00784876">
        <w:rPr>
          <w:color w:val="003399"/>
        </w:rPr>
        <w:t>https://doi.org/10.1016/j.gr.2008.06.004</w:t>
      </w:r>
    </w:p>
    <w:p w14:paraId="2BE8BAEB" w14:textId="2DD12AAE" w:rsidR="00F96EF5" w:rsidRPr="000F2911" w:rsidRDefault="00F96EF5" w:rsidP="006B3ED5">
      <w:pPr>
        <w:pStyle w:val="EndNoteBibliography"/>
        <w:ind w:left="200" w:hangingChars="100" w:hanging="200"/>
      </w:pPr>
      <w:bookmarkStart w:id="45" w:name="_ENREF_51"/>
      <w:r w:rsidRPr="00F679C9">
        <w:t xml:space="preserve">Sun, W., McDonough, W., 1989. </w:t>
      </w:r>
      <w:r w:rsidRPr="000F2911">
        <w:t>Chemical and isotopic systematics of oceanic basalts: Implications for mantle composition and processes.</w:t>
      </w:r>
      <w:bookmarkEnd w:id="45"/>
      <w:r w:rsidR="00F679C9" w:rsidRPr="00F679C9">
        <w:t xml:space="preserve"> </w:t>
      </w:r>
      <w:r w:rsidR="00F679C9" w:rsidRPr="00F679C9">
        <w:rPr>
          <w:i/>
        </w:rPr>
        <w:t>Geological Society of London Special Publications</w:t>
      </w:r>
      <w:r w:rsidR="00F679C9" w:rsidRPr="00F679C9">
        <w:t xml:space="preserve">, </w:t>
      </w:r>
      <w:r w:rsidR="00F679C9" w:rsidRPr="00F679C9">
        <w:rPr>
          <w:b/>
        </w:rPr>
        <w:t>42</w:t>
      </w:r>
      <w:r w:rsidR="00F679C9" w:rsidRPr="00F679C9">
        <w:t>, 313</w:t>
      </w:r>
      <w:r w:rsidR="008C5636" w:rsidRPr="000F2911">
        <w:t>–</w:t>
      </w:r>
      <w:r w:rsidR="00F679C9" w:rsidRPr="00F679C9">
        <w:t>345</w:t>
      </w:r>
      <w:r w:rsidR="00E41295">
        <w:t xml:space="preserve">, </w:t>
      </w:r>
      <w:r w:rsidR="00E41295" w:rsidRPr="00784876">
        <w:rPr>
          <w:color w:val="003399"/>
        </w:rPr>
        <w:t>http://dx.doi.org</w:t>
      </w:r>
      <w:r w:rsidR="00E41295">
        <w:rPr>
          <w:color w:val="003399"/>
        </w:rPr>
        <w:t xml:space="preserve"> </w:t>
      </w:r>
      <w:r w:rsidR="00E41295" w:rsidRPr="00784876">
        <w:rPr>
          <w:color w:val="003399"/>
        </w:rPr>
        <w:t>/10.1144/GSL.SP.1989.042.01.19</w:t>
      </w:r>
    </w:p>
    <w:p w14:paraId="2B48EC64" w14:textId="663EB38A" w:rsidR="00F96EF5" w:rsidRPr="000F2911" w:rsidRDefault="00F96EF5" w:rsidP="006B3ED5">
      <w:pPr>
        <w:pStyle w:val="EndNoteBibliography"/>
        <w:ind w:left="200" w:hangingChars="100" w:hanging="200"/>
      </w:pPr>
      <w:bookmarkStart w:id="46" w:name="_ENREF_52"/>
      <w:r w:rsidRPr="000F2911">
        <w:t xml:space="preserve">Svensen, H.H., Hammer, Ø., Corfu, F., 2015. Astronomically forced cyclicity in the </w:t>
      </w:r>
      <w:r w:rsidR="00DB7EB9">
        <w:t>u</w:t>
      </w:r>
      <w:r w:rsidRPr="000F2911">
        <w:t xml:space="preserve">pper Ordovician and U–Pb ages of interlayered tephra, Oslo Region, Norway. </w:t>
      </w:r>
      <w:r w:rsidRPr="002C3723">
        <w:rPr>
          <w:i/>
        </w:rPr>
        <w:t>Palaeogeography</w:t>
      </w:r>
      <w:r w:rsidR="00DB7EB9">
        <w:rPr>
          <w:i/>
        </w:rPr>
        <w:t>,</w:t>
      </w:r>
      <w:r w:rsidRPr="002C3723">
        <w:rPr>
          <w:i/>
        </w:rPr>
        <w:t xml:space="preserve"> Palaeoclimatology</w:t>
      </w:r>
      <w:r w:rsidR="00DB7EB9">
        <w:rPr>
          <w:i/>
        </w:rPr>
        <w:t>,</w:t>
      </w:r>
      <w:r w:rsidRPr="002C3723">
        <w:rPr>
          <w:i/>
        </w:rPr>
        <w:t xml:space="preserve"> Palaeoecology</w:t>
      </w:r>
      <w:r w:rsidR="002C3723">
        <w:t>,</w:t>
      </w:r>
      <w:r w:rsidRPr="000F2911">
        <w:t xml:space="preserve"> </w:t>
      </w:r>
      <w:r w:rsidRPr="00F679C9">
        <w:rPr>
          <w:b/>
        </w:rPr>
        <w:t>418</w:t>
      </w:r>
      <w:r w:rsidRPr="000F2911">
        <w:t>, 150</w:t>
      </w:r>
      <w:r w:rsidR="008C5636" w:rsidRPr="000F2911">
        <w:t>–</w:t>
      </w:r>
      <w:r w:rsidRPr="000F2911">
        <w:t>159</w:t>
      </w:r>
      <w:bookmarkEnd w:id="46"/>
      <w:r w:rsidR="00E41295">
        <w:t xml:space="preserve">, </w:t>
      </w:r>
      <w:r w:rsidR="00E41295" w:rsidRPr="00784876">
        <w:rPr>
          <w:color w:val="003399"/>
        </w:rPr>
        <w:t>https://doi.org/10.1016/j.palaeo.2014.11.001</w:t>
      </w:r>
    </w:p>
    <w:p w14:paraId="220C66F5" w14:textId="7DAC16B7" w:rsidR="00F96EF5" w:rsidRPr="000F2911" w:rsidRDefault="00F96EF5" w:rsidP="006B3ED5">
      <w:pPr>
        <w:pStyle w:val="EndNoteBibliography"/>
        <w:ind w:left="200" w:hangingChars="100" w:hanging="200"/>
      </w:pPr>
      <w:bookmarkStart w:id="47" w:name="_ENREF_53"/>
      <w:r w:rsidRPr="000F2911">
        <w:t>Tucker, R.D., McKerrow, W., 1995. Early Paleozoic chronology: A review in light of new U</w:t>
      </w:r>
      <w:r w:rsidR="00220BC5" w:rsidRPr="000F2911">
        <w:t>–</w:t>
      </w:r>
      <w:r w:rsidRPr="000F2911">
        <w:t xml:space="preserve">Pb zircon ages from Newfoundland and Britain. </w:t>
      </w:r>
      <w:r w:rsidRPr="002C3723">
        <w:rPr>
          <w:i/>
        </w:rPr>
        <w:t>Canadian Journal of Earth Sciences</w:t>
      </w:r>
      <w:r w:rsidR="002C3723">
        <w:t>,</w:t>
      </w:r>
      <w:r w:rsidRPr="000F2911">
        <w:t xml:space="preserve"> </w:t>
      </w:r>
      <w:r w:rsidRPr="00F679C9">
        <w:rPr>
          <w:b/>
        </w:rPr>
        <w:t>32</w:t>
      </w:r>
      <w:r w:rsidRPr="000F2911">
        <w:t>, 368-379</w:t>
      </w:r>
      <w:bookmarkEnd w:id="47"/>
      <w:r w:rsidR="00E41295">
        <w:t xml:space="preserve">, </w:t>
      </w:r>
      <w:r w:rsidR="00E41295" w:rsidRPr="00784876">
        <w:rPr>
          <w:color w:val="003399"/>
        </w:rPr>
        <w:t>https://doi.org/10.1139/e95-032</w:t>
      </w:r>
    </w:p>
    <w:p w14:paraId="3029B7D7" w14:textId="01BA728C" w:rsidR="00F96EF5" w:rsidRPr="000F2911" w:rsidRDefault="00F96EF5" w:rsidP="006B3ED5">
      <w:pPr>
        <w:pStyle w:val="EndNoteBibliography"/>
        <w:ind w:left="200" w:hangingChars="100" w:hanging="200"/>
      </w:pPr>
      <w:bookmarkStart w:id="48" w:name="_ENREF_54"/>
      <w:r w:rsidRPr="000F2911">
        <w:t xml:space="preserve">Wang, H., Wu, Y.B., Yang, J.H., Qin, Z.W., Duan, R.C., Zhou, L., Yang, S.H., 2017a. Crustal basement controls granitoid magmatism, and implications for generation of continental crust in subduction zones: A Sr–Nd–Hf–O isotopic study from the Paleozoic Tongbai orogen, central China. </w:t>
      </w:r>
      <w:r w:rsidRPr="002C3723">
        <w:rPr>
          <w:i/>
        </w:rPr>
        <w:t>Lithos</w:t>
      </w:r>
      <w:r w:rsidR="002C3723">
        <w:t>,</w:t>
      </w:r>
      <w:r w:rsidRPr="000F2911">
        <w:t xml:space="preserve"> </w:t>
      </w:r>
      <w:r w:rsidRPr="00F679C9">
        <w:rPr>
          <w:b/>
        </w:rPr>
        <w:t>282-283</w:t>
      </w:r>
      <w:r w:rsidRPr="000F2911">
        <w:t>, 298</w:t>
      </w:r>
      <w:r w:rsidR="008C5636" w:rsidRPr="000F2911">
        <w:t>–</w:t>
      </w:r>
      <w:r w:rsidRPr="000F2911">
        <w:t>315</w:t>
      </w:r>
      <w:bookmarkEnd w:id="48"/>
      <w:r w:rsidR="00E41295">
        <w:t xml:space="preserve">, </w:t>
      </w:r>
      <w:r w:rsidR="00E41295" w:rsidRPr="00784876">
        <w:rPr>
          <w:color w:val="003399"/>
        </w:rPr>
        <w:t>https://doi.org/10.1016/j.lithos.</w:t>
      </w:r>
      <w:r w:rsidR="00347AFD">
        <w:rPr>
          <w:color w:val="003399"/>
        </w:rPr>
        <w:t xml:space="preserve"> </w:t>
      </w:r>
      <w:r w:rsidR="00E41295" w:rsidRPr="00784876">
        <w:rPr>
          <w:color w:val="003399"/>
        </w:rPr>
        <w:t>2017.03.014</w:t>
      </w:r>
    </w:p>
    <w:p w14:paraId="17A1FB47" w14:textId="5F904D18" w:rsidR="00F96EF5" w:rsidRPr="000F2911" w:rsidRDefault="00F96EF5" w:rsidP="006B3ED5">
      <w:pPr>
        <w:pStyle w:val="EndNoteBibliography"/>
        <w:ind w:left="200" w:hangingChars="100" w:hanging="200"/>
      </w:pPr>
      <w:bookmarkStart w:id="49" w:name="_ENREF_55"/>
      <w:r w:rsidRPr="000F2911">
        <w:t xml:space="preserve">Wang, J., Qin, J., Hu, P., Zhang, L., Zhao, Y., Zhang, Z., 2018. Zircon U-Pb </w:t>
      </w:r>
      <w:r w:rsidR="00DB7EB9">
        <w:t>a</w:t>
      </w:r>
      <w:r w:rsidRPr="000F2911">
        <w:t xml:space="preserve">ges and </w:t>
      </w:r>
      <w:r w:rsidR="00DB7EB9">
        <w:t>g</w:t>
      </w:r>
      <w:r w:rsidRPr="000F2911">
        <w:t xml:space="preserve">eochemical </w:t>
      </w:r>
      <w:r w:rsidR="00DB7EB9">
        <w:t>c</w:t>
      </w:r>
      <w:r w:rsidRPr="000F2911">
        <w:t xml:space="preserve">haracteristics of the </w:t>
      </w:r>
      <w:r w:rsidR="00DB7EB9">
        <w:t>t</w:t>
      </w:r>
      <w:r w:rsidRPr="000F2911">
        <w:t xml:space="preserve">wo-stage </w:t>
      </w:r>
      <w:r w:rsidR="00DB7EB9">
        <w:t>g</w:t>
      </w:r>
      <w:r w:rsidRPr="000F2911">
        <w:t xml:space="preserve">ranitic </w:t>
      </w:r>
      <w:r w:rsidR="00DB7EB9">
        <w:t>m</w:t>
      </w:r>
      <w:r w:rsidRPr="000F2911">
        <w:t xml:space="preserve">agamtism from the Kuanping </w:t>
      </w:r>
      <w:r w:rsidR="00DB7EB9">
        <w:t>p</w:t>
      </w:r>
      <w:r w:rsidRPr="000F2911">
        <w:t xml:space="preserve">luton in the </w:t>
      </w:r>
      <w:r w:rsidR="00DB7EB9">
        <w:t>n</w:t>
      </w:r>
      <w:r w:rsidRPr="000F2911">
        <w:t xml:space="preserve">orthern Qinling Mountains: </w:t>
      </w:r>
      <w:r w:rsidR="00DB7EB9">
        <w:t>p</w:t>
      </w:r>
      <w:r w:rsidRPr="000F2911">
        <w:t xml:space="preserve">etrogenesis and </w:t>
      </w:r>
      <w:r w:rsidR="00DB7EB9">
        <w:t>t</w:t>
      </w:r>
      <w:r w:rsidRPr="000F2911">
        <w:t>ectonic Implication</w:t>
      </w:r>
      <w:r w:rsidR="002C3723">
        <w:t>.</w:t>
      </w:r>
      <w:r w:rsidRPr="000F2911">
        <w:t xml:space="preserve"> </w:t>
      </w:r>
      <w:r w:rsidRPr="002C3723">
        <w:rPr>
          <w:i/>
        </w:rPr>
        <w:t>Geological Review</w:t>
      </w:r>
      <w:r w:rsidR="002C3723">
        <w:t>,</w:t>
      </w:r>
      <w:r w:rsidRPr="000F2911">
        <w:t xml:space="preserve"> </w:t>
      </w:r>
      <w:r w:rsidRPr="00F252DF">
        <w:rPr>
          <w:b/>
        </w:rPr>
        <w:t>64</w:t>
      </w:r>
      <w:r w:rsidRPr="000F2911">
        <w:t>, 127</w:t>
      </w:r>
      <w:r w:rsidR="008C5636" w:rsidRPr="000F2911">
        <w:t>–</w:t>
      </w:r>
      <w:r w:rsidRPr="000F2911">
        <w:t>140</w:t>
      </w:r>
      <w:bookmarkEnd w:id="49"/>
      <w:r w:rsidR="00E41295">
        <w:t xml:space="preserve"> [</w:t>
      </w:r>
      <w:r w:rsidR="00E41295" w:rsidRPr="007E27CF">
        <w:t>in Chinese with English abstract</w:t>
      </w:r>
      <w:r w:rsidR="00E41295">
        <w:t>].</w:t>
      </w:r>
    </w:p>
    <w:p w14:paraId="113712B4" w14:textId="2496D10F" w:rsidR="00F96EF5" w:rsidRPr="000F2911" w:rsidRDefault="00F96EF5" w:rsidP="006B3ED5">
      <w:pPr>
        <w:pStyle w:val="EndNoteBibliography"/>
        <w:ind w:left="200" w:hangingChars="100" w:hanging="200"/>
      </w:pPr>
      <w:bookmarkStart w:id="50" w:name="_ENREF_56"/>
      <w:r w:rsidRPr="000F2911">
        <w:t xml:space="preserve">Wang, L.W., Zhao, J.F., Chen, J.H., Zhang, Y.D., Chen, X.Y., Zhu, C.H., LIU, J., Hu, Y.H., Ma, X., 2015. Characterristics of Ktian (Late Ordovician) K-bentonites from Anji, Zhejiang Province. </w:t>
      </w:r>
      <w:r w:rsidRPr="002C3723">
        <w:rPr>
          <w:i/>
        </w:rPr>
        <w:t>Journal of Stratigraphy</w:t>
      </w:r>
      <w:r w:rsidR="002C3723">
        <w:t>,</w:t>
      </w:r>
      <w:r w:rsidRPr="000F2911">
        <w:t xml:space="preserve"> </w:t>
      </w:r>
      <w:r w:rsidRPr="00F679C9">
        <w:rPr>
          <w:b/>
        </w:rPr>
        <w:t>39</w:t>
      </w:r>
      <w:r w:rsidRPr="000F2911">
        <w:t>, 155–168</w:t>
      </w:r>
      <w:bookmarkEnd w:id="50"/>
      <w:r w:rsidR="00E41295" w:rsidRPr="007E27CF">
        <w:t xml:space="preserve"> </w:t>
      </w:r>
      <w:r w:rsidR="00E41295">
        <w:t>[</w:t>
      </w:r>
      <w:r w:rsidR="00E41295" w:rsidRPr="007E27CF">
        <w:t>in Chinese with English abstract</w:t>
      </w:r>
      <w:r w:rsidR="00E41295">
        <w:t>].</w:t>
      </w:r>
    </w:p>
    <w:p w14:paraId="7F8BA558" w14:textId="092DF6DF" w:rsidR="00F96EF5" w:rsidRPr="000F2911" w:rsidRDefault="00F96EF5" w:rsidP="006B3ED5">
      <w:pPr>
        <w:pStyle w:val="EndNoteBibliography"/>
        <w:ind w:left="200" w:hangingChars="100" w:hanging="200"/>
      </w:pPr>
      <w:bookmarkStart w:id="51" w:name="_ENREF_57"/>
      <w:r w:rsidRPr="000F2911">
        <w:t xml:space="preserve">Wang, R., Xu, Z., Santosh, M., Liang, F., Fu, X., 2017b. Petrogenesis and tectonic implications of the </w:t>
      </w:r>
      <w:r w:rsidR="0097449A">
        <w:t>e</w:t>
      </w:r>
      <w:r w:rsidRPr="000F2911">
        <w:t>arly Paleozoic intermediate and mafic intrusions in the South Qinling Belt, Central China: Constraints from geochemistry, zircon U–</w:t>
      </w:r>
      <w:r w:rsidRPr="000F2911">
        <w:lastRenderedPageBreak/>
        <w:t xml:space="preserve">Pb geochronology and Hf isotopes. </w:t>
      </w:r>
      <w:r w:rsidRPr="002C3723">
        <w:rPr>
          <w:i/>
        </w:rPr>
        <w:t>Tectonophysics</w:t>
      </w:r>
      <w:r w:rsidR="002C3723">
        <w:t>,</w:t>
      </w:r>
      <w:r w:rsidRPr="000F2911">
        <w:t xml:space="preserve"> </w:t>
      </w:r>
      <w:r w:rsidRPr="00F679C9">
        <w:rPr>
          <w:b/>
        </w:rPr>
        <w:t>712</w:t>
      </w:r>
      <w:r w:rsidR="00151324" w:rsidRPr="000F2911">
        <w:t>–</w:t>
      </w:r>
      <w:r w:rsidRPr="00F679C9">
        <w:rPr>
          <w:b/>
        </w:rPr>
        <w:t>713</w:t>
      </w:r>
      <w:r w:rsidRPr="000F2911">
        <w:t>,</w:t>
      </w:r>
      <w:bookmarkEnd w:id="51"/>
      <w:r w:rsidR="00E41295" w:rsidRPr="00E41295">
        <w:t xml:space="preserve"> </w:t>
      </w:r>
      <w:r w:rsidR="00E41295">
        <w:t>270</w:t>
      </w:r>
      <w:r w:rsidR="00E41295" w:rsidRPr="000F2911">
        <w:t>–</w:t>
      </w:r>
      <w:r w:rsidR="00E41295">
        <w:t xml:space="preserve">288, </w:t>
      </w:r>
      <w:r w:rsidR="00E41295" w:rsidRPr="009E7D51">
        <w:rPr>
          <w:color w:val="003399"/>
        </w:rPr>
        <w:t>https://doi.org/10.1016/j.tecto.2017.05.021</w:t>
      </w:r>
    </w:p>
    <w:p w14:paraId="106E7FEC" w14:textId="2B38FAF4" w:rsidR="00F96EF5" w:rsidRPr="000F2911" w:rsidRDefault="00F96EF5" w:rsidP="006B3ED5">
      <w:pPr>
        <w:pStyle w:val="EndNoteBibliography"/>
        <w:ind w:left="200" w:hangingChars="100" w:hanging="200"/>
      </w:pPr>
      <w:bookmarkStart w:id="52" w:name="_ENREF_58"/>
      <w:r w:rsidRPr="000F2911">
        <w:t xml:space="preserve">Wang, T., Wang, X., Tian, W., Zhang, C., Li, W., 2009. North Qinling Paleozoic granite associations and their variation in space and time: Implications for orogenic processes in the orogens of central China. </w:t>
      </w:r>
      <w:r w:rsidRPr="002C3723">
        <w:rPr>
          <w:i/>
        </w:rPr>
        <w:t>Science in China</w:t>
      </w:r>
      <w:r w:rsidR="002C3723">
        <w:t>,</w:t>
      </w:r>
      <w:r w:rsidRPr="000F2911">
        <w:t xml:space="preserve"> </w:t>
      </w:r>
      <w:r w:rsidRPr="00F679C9">
        <w:rPr>
          <w:b/>
        </w:rPr>
        <w:t>52</w:t>
      </w:r>
      <w:r w:rsidRPr="000F2911">
        <w:t>, 1359</w:t>
      </w:r>
      <w:r w:rsidR="00E41295" w:rsidRPr="000F2911">
        <w:t>–</w:t>
      </w:r>
      <w:r w:rsidRPr="000F2911">
        <w:t>1384.</w:t>
      </w:r>
      <w:bookmarkEnd w:id="52"/>
    </w:p>
    <w:p w14:paraId="1431465E" w14:textId="68C90D18" w:rsidR="00F96EF5" w:rsidRPr="000F2911" w:rsidRDefault="00F96EF5" w:rsidP="006B3ED5">
      <w:pPr>
        <w:pStyle w:val="EndNoteBibliography"/>
        <w:ind w:left="200" w:hangingChars="100" w:hanging="200"/>
      </w:pPr>
      <w:bookmarkStart w:id="53" w:name="_ENREF_59"/>
      <w:r w:rsidRPr="000F2911">
        <w:t>Wang, Y.J., Zhang, A.M., Fan, W.M., Zhao, G.C., Zhang, G.W., Zhang, Y.z., Zhang, F.f., Li, S.Z., 2011. Kwangsian crustal anatexis within the eastern South China Block: Geochemical, zircon U–Pb geochronological and Hf isotopic fingerprints from the gneissoid granites of Wugong and Wuyi–Yunkai Domains.</w:t>
      </w:r>
      <w:r w:rsidRPr="002C3723">
        <w:rPr>
          <w:i/>
        </w:rPr>
        <w:t xml:space="preserve"> Lithos</w:t>
      </w:r>
      <w:r w:rsidR="002C3723">
        <w:t>,</w:t>
      </w:r>
      <w:r w:rsidRPr="000F2911">
        <w:t xml:space="preserve"> </w:t>
      </w:r>
      <w:r w:rsidRPr="00F679C9">
        <w:rPr>
          <w:b/>
        </w:rPr>
        <w:t>127</w:t>
      </w:r>
      <w:r w:rsidRPr="000F2911">
        <w:t>, 239–260</w:t>
      </w:r>
      <w:bookmarkEnd w:id="53"/>
      <w:r w:rsidR="00E41295">
        <w:t xml:space="preserve">, </w:t>
      </w:r>
      <w:r w:rsidR="00E41295" w:rsidRPr="009E7D51">
        <w:rPr>
          <w:color w:val="003399"/>
        </w:rPr>
        <w:t>https://doi.org</w:t>
      </w:r>
      <w:r w:rsidR="00347AFD">
        <w:rPr>
          <w:color w:val="003399"/>
        </w:rPr>
        <w:t xml:space="preserve"> </w:t>
      </w:r>
      <w:r w:rsidR="00E41295" w:rsidRPr="009E7D51">
        <w:rPr>
          <w:color w:val="003399"/>
        </w:rPr>
        <w:t>/10.1016</w:t>
      </w:r>
      <w:r w:rsidR="00E41295">
        <w:rPr>
          <w:color w:val="003399"/>
        </w:rPr>
        <w:t xml:space="preserve"> </w:t>
      </w:r>
      <w:r w:rsidR="00E41295" w:rsidRPr="009E7D51">
        <w:rPr>
          <w:color w:val="003399"/>
        </w:rPr>
        <w:t>/j.lithos.2011.07.027</w:t>
      </w:r>
    </w:p>
    <w:p w14:paraId="472F55EF" w14:textId="7D376458" w:rsidR="00F96EF5" w:rsidRPr="000F2911" w:rsidRDefault="00F96EF5" w:rsidP="006B3ED5">
      <w:pPr>
        <w:pStyle w:val="EndNoteBibliography"/>
        <w:ind w:left="200" w:hangingChars="100" w:hanging="200"/>
      </w:pPr>
      <w:bookmarkStart w:id="54" w:name="_ENREF_60"/>
      <w:r w:rsidRPr="000F2911">
        <w:t xml:space="preserve">Watson, E., Wark, D., Thomas, J., 2006. Crystallization thermometers for zircon and rutile. </w:t>
      </w:r>
      <w:r w:rsidRPr="002C3723">
        <w:rPr>
          <w:i/>
        </w:rPr>
        <w:t>Contributions to Mineralogy and Petrology</w:t>
      </w:r>
      <w:r w:rsidR="002C3723">
        <w:t>,</w:t>
      </w:r>
      <w:r w:rsidRPr="000F2911">
        <w:t xml:space="preserve"> </w:t>
      </w:r>
      <w:r w:rsidRPr="00F679C9">
        <w:rPr>
          <w:b/>
        </w:rPr>
        <w:t>151</w:t>
      </w:r>
      <w:r w:rsidRPr="000F2911">
        <w:t>, 413</w:t>
      </w:r>
      <w:r w:rsidR="008C5636" w:rsidRPr="000F2911">
        <w:t>–</w:t>
      </w:r>
      <w:r w:rsidRPr="000F2911">
        <w:t>433</w:t>
      </w:r>
      <w:bookmarkEnd w:id="54"/>
      <w:r w:rsidR="00E41295">
        <w:t xml:space="preserve">, </w:t>
      </w:r>
      <w:r w:rsidR="00E41295" w:rsidRPr="009E7D51">
        <w:rPr>
          <w:color w:val="003399"/>
        </w:rPr>
        <w:t>https://doi.org/10.1007/s00410-006-0068-5</w:t>
      </w:r>
    </w:p>
    <w:p w14:paraId="7E4C308E" w14:textId="592F6BD5" w:rsidR="00F96EF5" w:rsidRPr="000F2911" w:rsidRDefault="00F96EF5" w:rsidP="006B3ED5">
      <w:pPr>
        <w:pStyle w:val="EndNoteBibliography"/>
        <w:ind w:left="200" w:hangingChars="100" w:hanging="200"/>
      </w:pPr>
      <w:bookmarkStart w:id="55" w:name="_ENREF_61"/>
      <w:r w:rsidRPr="000F2911">
        <w:t>Wu, F., Zhang, F., 2003. Features and genesis of Caledonian granites in the Wugongshan in the eastern segment of the northern margin of South China plate.</w:t>
      </w:r>
      <w:r w:rsidRPr="002C3723">
        <w:rPr>
          <w:i/>
        </w:rPr>
        <w:t xml:space="preserve"> Geology in China</w:t>
      </w:r>
      <w:r w:rsidR="002C3723">
        <w:t>,</w:t>
      </w:r>
      <w:r w:rsidRPr="000F2911">
        <w:t xml:space="preserve"> </w:t>
      </w:r>
      <w:r w:rsidRPr="00F679C9">
        <w:rPr>
          <w:b/>
        </w:rPr>
        <w:t>30</w:t>
      </w:r>
      <w:r w:rsidRPr="000F2911">
        <w:t>, 166-172</w:t>
      </w:r>
      <w:bookmarkEnd w:id="55"/>
      <w:r w:rsidR="00E41295">
        <w:t xml:space="preserve"> 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43C430A7" w14:textId="4B9831CD" w:rsidR="00F96EF5" w:rsidRPr="000F2911" w:rsidRDefault="00F96EF5" w:rsidP="006B3ED5">
      <w:pPr>
        <w:pStyle w:val="EndNoteBibliography"/>
        <w:ind w:left="200" w:hangingChars="100" w:hanging="200"/>
      </w:pPr>
      <w:bookmarkStart w:id="56" w:name="_ENREF_62"/>
      <w:r w:rsidRPr="000F2911">
        <w:t xml:space="preserve">Xia, Y., Xu, X., Zou, H., Liu, L., 2014. Early Paleozoic crust–mantle interaction and lithosphere delamination in South China Block: Evidence from geochronology, geochemistry, and Sr–Nd–Hf isotopes of granites. </w:t>
      </w:r>
      <w:r w:rsidRPr="002C3723">
        <w:rPr>
          <w:i/>
        </w:rPr>
        <w:t>Lithos</w:t>
      </w:r>
      <w:r w:rsidR="002C3723">
        <w:t>,</w:t>
      </w:r>
      <w:r w:rsidRPr="000F2911">
        <w:t xml:space="preserve"> </w:t>
      </w:r>
      <w:r w:rsidRPr="00F679C9">
        <w:rPr>
          <w:b/>
        </w:rPr>
        <w:t>184</w:t>
      </w:r>
      <w:r w:rsidR="00347AFD" w:rsidRPr="000F2911">
        <w:t>–</w:t>
      </w:r>
      <w:r w:rsidRPr="00F679C9">
        <w:rPr>
          <w:b/>
        </w:rPr>
        <w:t>187</w:t>
      </w:r>
      <w:r w:rsidRPr="000F2911">
        <w:t>, 416</w:t>
      </w:r>
      <w:r w:rsidR="00220BC5" w:rsidRPr="000F2911">
        <w:t>–</w:t>
      </w:r>
      <w:r w:rsidRPr="000F2911">
        <w:t>435</w:t>
      </w:r>
      <w:bookmarkEnd w:id="56"/>
      <w:r w:rsidR="00E41295">
        <w:t xml:space="preserve">, </w:t>
      </w:r>
      <w:r w:rsidR="00E41295" w:rsidRPr="009E7D51">
        <w:rPr>
          <w:color w:val="003399"/>
        </w:rPr>
        <w:t>https://doi.org/10.1016/j.lithos.2013.11.014</w:t>
      </w:r>
    </w:p>
    <w:p w14:paraId="474165BB" w14:textId="4F97B717" w:rsidR="00F96EF5" w:rsidRPr="000F2911" w:rsidRDefault="00F96EF5" w:rsidP="006B3ED5">
      <w:pPr>
        <w:pStyle w:val="EndNoteBibliography"/>
        <w:ind w:left="200" w:hangingChars="100" w:hanging="200"/>
      </w:pPr>
      <w:bookmarkStart w:id="57" w:name="_ENREF_63"/>
      <w:r w:rsidRPr="000F2911">
        <w:t>Xiao, P., Guo, J., Li, J., Wang, Z., Xikai, W., 2017. Sedimentary evolution and shale gas exploration potential of the Lower Silurian strata in Hunan</w:t>
      </w:r>
      <w:r w:rsidR="002C3723">
        <w:t>.</w:t>
      </w:r>
      <w:r w:rsidRPr="000F2911">
        <w:t xml:space="preserve"> </w:t>
      </w:r>
      <w:r w:rsidRPr="002C3723">
        <w:rPr>
          <w:i/>
        </w:rPr>
        <w:t>Sedimentary Geology and Tethyan Geology</w:t>
      </w:r>
      <w:r w:rsidR="002C3723">
        <w:t>,</w:t>
      </w:r>
      <w:r w:rsidRPr="000F2911">
        <w:t xml:space="preserve"> </w:t>
      </w:r>
      <w:r w:rsidRPr="00F679C9">
        <w:rPr>
          <w:b/>
        </w:rPr>
        <w:t>37</w:t>
      </w:r>
      <w:r w:rsidRPr="000F2911">
        <w:t>, 79</w:t>
      </w:r>
      <w:r w:rsidR="008C5636" w:rsidRPr="000F2911">
        <w:t>–</w:t>
      </w:r>
      <w:r w:rsidRPr="000F2911">
        <w:t>87</w:t>
      </w:r>
      <w:bookmarkEnd w:id="57"/>
      <w:r w:rsidR="00E41295" w:rsidRPr="007E27CF">
        <w:t xml:space="preserve"> </w:t>
      </w:r>
      <w:r w:rsidR="00E41295">
        <w:t>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15F2ED48" w14:textId="5BAA762D" w:rsidR="00F96EF5" w:rsidRPr="000F2911" w:rsidRDefault="00F96EF5" w:rsidP="006B3ED5">
      <w:pPr>
        <w:pStyle w:val="EndNoteBibliography"/>
        <w:ind w:left="200" w:hangingChars="100" w:hanging="200"/>
      </w:pPr>
      <w:bookmarkStart w:id="58" w:name="_ENREF_64"/>
      <w:r w:rsidRPr="000F2911">
        <w:t>Xie, S., Wang, Z., Wang, J., Jiewen, Z., 2012. LAICP-MS zircon U</w:t>
      </w:r>
      <w:r w:rsidR="00220BC5" w:rsidRPr="000F2911">
        <w:t>–</w:t>
      </w:r>
      <w:r w:rsidRPr="000F2911">
        <w:t xml:space="preserve">Pb dating of the bentonites from the uppermost part of the Ordovician Wufeng Formation in the Haoping section, Taoyuan, Hunan. </w:t>
      </w:r>
      <w:r w:rsidRPr="002C3723">
        <w:rPr>
          <w:i/>
        </w:rPr>
        <w:t>Sedimentary Geology and Tethyan Geology</w:t>
      </w:r>
      <w:r w:rsidR="002C3723">
        <w:t>,</w:t>
      </w:r>
      <w:r w:rsidRPr="000F2911">
        <w:t xml:space="preserve"> </w:t>
      </w:r>
      <w:r w:rsidRPr="00F679C9">
        <w:rPr>
          <w:b/>
        </w:rPr>
        <w:t>32</w:t>
      </w:r>
      <w:r w:rsidRPr="000F2911">
        <w:t>, 65</w:t>
      </w:r>
      <w:r w:rsidR="008C5636" w:rsidRPr="000F2911">
        <w:t>–</w:t>
      </w:r>
      <w:r w:rsidRPr="000F2911">
        <w:t>69</w:t>
      </w:r>
      <w:bookmarkEnd w:id="58"/>
      <w:r w:rsidR="00E41295" w:rsidRPr="007E27CF">
        <w:t xml:space="preserve"> </w:t>
      </w:r>
      <w:r w:rsidR="00E41295">
        <w:t>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19AD23AE" w14:textId="35179D23" w:rsidR="00F96EF5" w:rsidRPr="000F2911" w:rsidRDefault="00F96EF5" w:rsidP="006B3ED5">
      <w:pPr>
        <w:pStyle w:val="EndNoteBibliography"/>
        <w:ind w:left="200" w:hangingChars="100" w:hanging="200"/>
      </w:pPr>
      <w:bookmarkStart w:id="59" w:name="_ENREF_65"/>
      <w:r w:rsidRPr="000F2911">
        <w:t>Xiong, G., Wang, J., Li, Y., Yu, Q., Men, Y., Zhou, X., Xiaohui, X., Zhou, Y., Yang, X., 2017. Zircon U</w:t>
      </w:r>
      <w:r w:rsidR="00220BC5" w:rsidRPr="000F2911">
        <w:t>–</w:t>
      </w:r>
      <w:r w:rsidRPr="000F2911">
        <w:t xml:space="preserve">Pb dating and geological significance of the bentonites from the </w:t>
      </w:r>
      <w:r w:rsidR="0097449A">
        <w:t>u</w:t>
      </w:r>
      <w:r w:rsidRPr="000F2911">
        <w:t xml:space="preserve">pper Ordovician Wufeng Formation and </w:t>
      </w:r>
      <w:r w:rsidR="0097449A">
        <w:t>l</w:t>
      </w:r>
      <w:r w:rsidRPr="000F2911">
        <w:t xml:space="preserve">ower Silurian Longmaxi Formation in western Daba Mountains. </w:t>
      </w:r>
      <w:r w:rsidRPr="002C3723">
        <w:rPr>
          <w:i/>
        </w:rPr>
        <w:t>Sedimentary Geology and Tethyan Geology</w:t>
      </w:r>
      <w:r w:rsidR="002C3723">
        <w:t>,</w:t>
      </w:r>
      <w:r w:rsidRPr="000F2911">
        <w:t xml:space="preserve"> </w:t>
      </w:r>
      <w:r w:rsidRPr="00F679C9">
        <w:rPr>
          <w:b/>
        </w:rPr>
        <w:t>37</w:t>
      </w:r>
      <w:r w:rsidRPr="000F2911">
        <w:t>, 46</w:t>
      </w:r>
      <w:r w:rsidR="008C5636" w:rsidRPr="000F2911">
        <w:t>–</w:t>
      </w:r>
      <w:r w:rsidRPr="000F2911">
        <w:t>58</w:t>
      </w:r>
      <w:bookmarkEnd w:id="59"/>
      <w:r w:rsidR="00E41295">
        <w:t xml:space="preserve"> 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5C952F85" w14:textId="5CD94FB3" w:rsidR="00F96EF5" w:rsidRPr="000F2911" w:rsidRDefault="00F96EF5" w:rsidP="006B3ED5">
      <w:pPr>
        <w:pStyle w:val="EndNoteBibliography"/>
        <w:ind w:left="200" w:hangingChars="100" w:hanging="200"/>
      </w:pPr>
      <w:bookmarkStart w:id="60" w:name="_ENREF_66"/>
      <w:r w:rsidRPr="000F2911">
        <w:t>Xiong, G.Q., Wang, J., Li, Y.Y., Yu, Q., Men, Y.P., Zhou, X.L., Xiong, X.H., Zhou, Y.X., Yang, X., 2019. Zircon U</w:t>
      </w:r>
      <w:r w:rsidR="00220BC5" w:rsidRPr="000F2911">
        <w:t>–</w:t>
      </w:r>
      <w:r w:rsidRPr="000F2911">
        <w:t xml:space="preserve">Pb dating of K-bentonite from </w:t>
      </w:r>
      <w:r w:rsidR="0097449A">
        <w:t>l</w:t>
      </w:r>
      <w:r w:rsidRPr="000F2911">
        <w:t xml:space="preserve">ate Ordovician Wufeng Formation and </w:t>
      </w:r>
      <w:r w:rsidR="0097449A">
        <w:t>e</w:t>
      </w:r>
      <w:r w:rsidRPr="000F2911">
        <w:t xml:space="preserve">arlier Silurian Longmaxi Formation in the eastern section of south Dbashan and its tectonic signification. </w:t>
      </w:r>
      <w:r w:rsidRPr="002C3723">
        <w:rPr>
          <w:i/>
        </w:rPr>
        <w:t>Acta Geologica Sinica</w:t>
      </w:r>
      <w:r w:rsidR="002C3723">
        <w:t>,</w:t>
      </w:r>
      <w:r w:rsidRPr="000F2911">
        <w:t xml:space="preserve"> </w:t>
      </w:r>
      <w:r w:rsidRPr="00F679C9">
        <w:rPr>
          <w:b/>
        </w:rPr>
        <w:t>93</w:t>
      </w:r>
      <w:r w:rsidRPr="000F2911">
        <w:t>, 843–864</w:t>
      </w:r>
      <w:bookmarkEnd w:id="60"/>
      <w:r w:rsidR="00E41295">
        <w:t xml:space="preserve"> 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30445380" w14:textId="3613BBC6" w:rsidR="00F96EF5" w:rsidRPr="000F2911" w:rsidRDefault="00F96EF5" w:rsidP="006B3ED5">
      <w:pPr>
        <w:pStyle w:val="EndNoteBibliography"/>
        <w:ind w:left="200" w:hangingChars="100" w:hanging="200"/>
      </w:pPr>
      <w:bookmarkStart w:id="61" w:name="_ENREF_67"/>
      <w:r w:rsidRPr="000F2911">
        <w:t xml:space="preserve">Xu, D., Chen, G., Xia, B., Li, P., He, Z., 2006. The Caledonian </w:t>
      </w:r>
      <w:r w:rsidR="0097449A">
        <w:t>a</w:t>
      </w:r>
      <w:r w:rsidRPr="000F2911">
        <w:t xml:space="preserve">dakite-Like </w:t>
      </w:r>
      <w:r w:rsidR="0097449A">
        <w:t>g</w:t>
      </w:r>
      <w:r w:rsidRPr="000F2911">
        <w:t xml:space="preserve">ranodiorites in Banshanpu </w:t>
      </w:r>
      <w:r w:rsidR="0097449A">
        <w:t>a</w:t>
      </w:r>
      <w:r w:rsidRPr="000F2911">
        <w:t xml:space="preserve">rea, </w:t>
      </w:r>
      <w:r w:rsidR="0097449A">
        <w:t>e</w:t>
      </w:r>
      <w:r w:rsidRPr="000F2911">
        <w:t xml:space="preserve">astern Hunan Province, South China: </w:t>
      </w:r>
      <w:r w:rsidR="00220BC5">
        <w:t>p</w:t>
      </w:r>
      <w:r w:rsidRPr="000F2911">
        <w:t xml:space="preserve">etrogenesis and </w:t>
      </w:r>
      <w:r w:rsidR="00220BC5">
        <w:t>g</w:t>
      </w:r>
      <w:r w:rsidRPr="000F2911">
        <w:t xml:space="preserve">eological significance. </w:t>
      </w:r>
      <w:r w:rsidRPr="002C3723">
        <w:rPr>
          <w:i/>
        </w:rPr>
        <w:t>Geological Journal of China Universities</w:t>
      </w:r>
      <w:r w:rsidR="002C3723">
        <w:t>,</w:t>
      </w:r>
      <w:r w:rsidRPr="000F2911">
        <w:t xml:space="preserve"> </w:t>
      </w:r>
      <w:r w:rsidRPr="00F679C9">
        <w:rPr>
          <w:b/>
        </w:rPr>
        <w:t>12</w:t>
      </w:r>
      <w:r w:rsidRPr="000F2911">
        <w:t>, 507</w:t>
      </w:r>
      <w:r w:rsidR="008C5636" w:rsidRPr="000F2911">
        <w:t>–</w:t>
      </w:r>
      <w:r w:rsidRPr="000F2911">
        <w:t>521</w:t>
      </w:r>
      <w:bookmarkEnd w:id="61"/>
      <w:r w:rsidR="00E41295" w:rsidRPr="007E27CF">
        <w:t xml:space="preserve"> </w:t>
      </w:r>
      <w:r w:rsidR="00E41295">
        <w:t>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7D036ED7" w14:textId="29E5D824" w:rsidR="00F96EF5" w:rsidRPr="000F2911" w:rsidRDefault="00F96EF5" w:rsidP="006B3ED5">
      <w:pPr>
        <w:pStyle w:val="EndNoteBibliography"/>
        <w:ind w:left="200" w:hangingChars="100" w:hanging="200"/>
      </w:pPr>
      <w:bookmarkStart w:id="62" w:name="_ENREF_68"/>
      <w:r w:rsidRPr="000F2911">
        <w:t xml:space="preserve">Xu, T., Guo, Q., Chen, Q., Wang, Q., Zhang, S., Zuo, W., Ren, C., 2018. Age and Geochemical </w:t>
      </w:r>
      <w:r w:rsidR="0097449A">
        <w:t>f</w:t>
      </w:r>
      <w:r w:rsidRPr="000F2911">
        <w:t xml:space="preserve">eatures of the </w:t>
      </w:r>
      <w:r w:rsidR="0097449A">
        <w:t>e</w:t>
      </w:r>
      <w:r w:rsidRPr="000F2911">
        <w:t xml:space="preserve">arly Silurian Jiguanya </w:t>
      </w:r>
      <w:r w:rsidR="0097449A">
        <w:t>h</w:t>
      </w:r>
      <w:r w:rsidRPr="000F2911">
        <w:t xml:space="preserve">ighly </w:t>
      </w:r>
      <w:r w:rsidR="0097449A">
        <w:t>f</w:t>
      </w:r>
      <w:r w:rsidRPr="000F2911">
        <w:t xml:space="preserve">ractionated Syn-collisional </w:t>
      </w:r>
      <w:r w:rsidR="0097449A">
        <w:t>g</w:t>
      </w:r>
      <w:r w:rsidRPr="000F2911">
        <w:t xml:space="preserve">ranites in the Baoji </w:t>
      </w:r>
      <w:r w:rsidR="0097449A">
        <w:t>a</w:t>
      </w:r>
      <w:r w:rsidRPr="000F2911">
        <w:t xml:space="preserve">rea of </w:t>
      </w:r>
      <w:r w:rsidR="0097449A">
        <w:t>n</w:t>
      </w:r>
      <w:r w:rsidRPr="000F2911">
        <w:t xml:space="preserve">orth Qinling Orogen and </w:t>
      </w:r>
      <w:r w:rsidR="0097449A">
        <w:t>t</w:t>
      </w:r>
      <w:r w:rsidRPr="000F2911">
        <w:t xml:space="preserve">heir </w:t>
      </w:r>
      <w:r w:rsidR="0097449A">
        <w:t>g</w:t>
      </w:r>
      <w:r w:rsidRPr="000F2911">
        <w:t xml:space="preserve">eological </w:t>
      </w:r>
      <w:r w:rsidR="0097449A">
        <w:t>s</w:t>
      </w:r>
      <w:r w:rsidRPr="000F2911">
        <w:t xml:space="preserve">ignificance. </w:t>
      </w:r>
      <w:r w:rsidRPr="002C3723">
        <w:rPr>
          <w:i/>
        </w:rPr>
        <w:t>Age and Geological Science and Technology Information</w:t>
      </w:r>
      <w:r w:rsidR="002C3723">
        <w:t>,</w:t>
      </w:r>
      <w:r w:rsidRPr="000F2911">
        <w:t xml:space="preserve"> </w:t>
      </w:r>
      <w:r w:rsidRPr="00F679C9">
        <w:rPr>
          <w:b/>
        </w:rPr>
        <w:t>37</w:t>
      </w:r>
      <w:r w:rsidRPr="000F2911">
        <w:t>, 79</w:t>
      </w:r>
      <w:r w:rsidR="008C5636" w:rsidRPr="000F2911">
        <w:t>–</w:t>
      </w:r>
      <w:r w:rsidRPr="000F2911">
        <w:t>87</w:t>
      </w:r>
      <w:bookmarkEnd w:id="62"/>
      <w:r w:rsidR="00E41295">
        <w:t xml:space="preserve"> 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38CB3E00" w14:textId="373E91FE" w:rsidR="00F96EF5" w:rsidRPr="000F2911" w:rsidRDefault="00F96EF5" w:rsidP="006B3ED5">
      <w:pPr>
        <w:pStyle w:val="EndNoteBibliography"/>
        <w:ind w:left="200" w:hangingChars="100" w:hanging="200"/>
      </w:pPr>
      <w:bookmarkStart w:id="63" w:name="_ENREF_69"/>
      <w:r w:rsidRPr="000F2911">
        <w:t xml:space="preserve">Yan, C., Shu, L., Michel, F., Chen, Y., Li, C., 2017. Early Paleozoic intracontinental orogeny in the Yunkai domain, South China Block: New insights from field observations, zircon U–Pb geochronological and geochemical investigations. </w:t>
      </w:r>
      <w:r w:rsidRPr="002C3723">
        <w:rPr>
          <w:i/>
        </w:rPr>
        <w:t>Lithos</w:t>
      </w:r>
      <w:r w:rsidR="002C3723">
        <w:t>,</w:t>
      </w:r>
      <w:r w:rsidRPr="000F2911">
        <w:t xml:space="preserve"> </w:t>
      </w:r>
      <w:r w:rsidRPr="00F679C9">
        <w:rPr>
          <w:b/>
        </w:rPr>
        <w:t>268</w:t>
      </w:r>
      <w:r w:rsidR="00347AFD" w:rsidRPr="000F2911">
        <w:t>–</w:t>
      </w:r>
      <w:r w:rsidRPr="00F679C9">
        <w:rPr>
          <w:b/>
        </w:rPr>
        <w:t>271</w:t>
      </w:r>
      <w:r w:rsidRPr="000F2911">
        <w:t>, 320</w:t>
      </w:r>
      <w:r w:rsidR="008C5636" w:rsidRPr="000F2911">
        <w:t>–</w:t>
      </w:r>
      <w:r w:rsidRPr="000F2911">
        <w:t>333</w:t>
      </w:r>
      <w:bookmarkEnd w:id="63"/>
      <w:r w:rsidR="00E41295">
        <w:t xml:space="preserve">, </w:t>
      </w:r>
      <w:r w:rsidR="00E41295" w:rsidRPr="009E7D51">
        <w:rPr>
          <w:color w:val="003399"/>
        </w:rPr>
        <w:t>https://doi.org/10.1016/ j.lithos.2016.11.013</w:t>
      </w:r>
    </w:p>
    <w:p w14:paraId="29A5D23C" w14:textId="0E0DDD5D" w:rsidR="00F96EF5" w:rsidRPr="000F2911" w:rsidRDefault="00F96EF5" w:rsidP="006B3ED5">
      <w:pPr>
        <w:pStyle w:val="EndNoteBibliography"/>
        <w:ind w:left="200" w:hangingChars="100" w:hanging="200"/>
      </w:pPr>
      <w:bookmarkStart w:id="64" w:name="_ENREF_70"/>
      <w:r w:rsidRPr="000F2911">
        <w:t xml:space="preserve">Yang, M., Zhang, H., Liao, Z., Luo, X., Lei, Z., Zhang, S., Zhang, Y., Li, Y., 2017. Tectonic </w:t>
      </w:r>
      <w:r w:rsidR="0097449A">
        <w:t>e</w:t>
      </w:r>
      <w:r w:rsidRPr="000F2911">
        <w:t xml:space="preserve">volution and </w:t>
      </w:r>
      <w:r w:rsidR="0097449A">
        <w:t>h</w:t>
      </w:r>
      <w:r w:rsidRPr="000F2911">
        <w:t xml:space="preserve">ydrocarbon </w:t>
      </w:r>
      <w:r w:rsidR="0097449A">
        <w:t>a</w:t>
      </w:r>
      <w:r w:rsidRPr="000F2911">
        <w:t xml:space="preserve">ccumulation of the </w:t>
      </w:r>
      <w:r w:rsidR="0097449A">
        <w:t>s</w:t>
      </w:r>
      <w:r w:rsidRPr="000F2911">
        <w:t>edimentary Basins in Nansha Sea Waters (South China Sea)</w:t>
      </w:r>
      <w:r w:rsidR="0097449A">
        <w:t xml:space="preserve">. </w:t>
      </w:r>
      <w:r w:rsidRPr="002C3723">
        <w:rPr>
          <w:i/>
        </w:rPr>
        <w:t>Geotectonica Et Metallogenia</w:t>
      </w:r>
      <w:r w:rsidR="002C3723">
        <w:t>,</w:t>
      </w:r>
      <w:r w:rsidRPr="000F2911">
        <w:t xml:space="preserve"> </w:t>
      </w:r>
      <w:r w:rsidRPr="00F679C9">
        <w:rPr>
          <w:b/>
        </w:rPr>
        <w:t>41</w:t>
      </w:r>
      <w:r w:rsidRPr="000F2911">
        <w:t>, 710</w:t>
      </w:r>
      <w:r w:rsidR="008C5636" w:rsidRPr="000F2911">
        <w:t>–</w:t>
      </w:r>
      <w:r w:rsidRPr="000F2911">
        <w:t>720</w:t>
      </w:r>
      <w:bookmarkEnd w:id="64"/>
      <w:r w:rsidR="00E41295">
        <w:t xml:space="preserve"> 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055BFC9E" w14:textId="52548C1D" w:rsidR="00F96EF5" w:rsidRPr="000F2911" w:rsidRDefault="00F96EF5" w:rsidP="006B3ED5">
      <w:pPr>
        <w:pStyle w:val="EndNoteBibliography"/>
        <w:ind w:left="200" w:hangingChars="100" w:hanging="200"/>
      </w:pPr>
      <w:bookmarkStart w:id="65" w:name="_ENREF_71"/>
      <w:r w:rsidRPr="000F2911">
        <w:t>Yang, S.C., Hu, W.X., Wang, X.L., Jiang, B.Y., Yao, S.P., Sun, F.N., Huang, Z.C., Zhu, F., 2019. Duration, evolution, and implications of volcanic activity across the Ordovician–Silurian transition in the Lower Yangtze region, South China. Earth and Planetary Science Letters</w:t>
      </w:r>
      <w:r w:rsidR="00F679C9">
        <w:rPr>
          <w:rFonts w:hint="eastAsia"/>
        </w:rPr>
        <w:t>,</w:t>
      </w:r>
      <w:r w:rsidRPr="000F2911">
        <w:t xml:space="preserve"> </w:t>
      </w:r>
      <w:r w:rsidRPr="00FD6ED9">
        <w:rPr>
          <w:b/>
        </w:rPr>
        <w:t>518</w:t>
      </w:r>
      <w:r w:rsidRPr="000F2911">
        <w:t>, 13–25</w:t>
      </w:r>
      <w:bookmarkEnd w:id="65"/>
      <w:r w:rsidR="00E41295">
        <w:t xml:space="preserve">, </w:t>
      </w:r>
      <w:r w:rsidR="00E41295" w:rsidRPr="009E7D51">
        <w:rPr>
          <w:color w:val="003399"/>
        </w:rPr>
        <w:t>http://doi.org /10.1016/j.epsl.2019.04.020</w:t>
      </w:r>
    </w:p>
    <w:p w14:paraId="699A9E4E" w14:textId="087C4E23" w:rsidR="00F96EF5" w:rsidRPr="000F2911" w:rsidRDefault="00F96EF5" w:rsidP="006B3ED5">
      <w:pPr>
        <w:pStyle w:val="EndNoteBibliography"/>
        <w:ind w:left="200" w:hangingChars="100" w:hanging="200"/>
      </w:pPr>
      <w:bookmarkStart w:id="66" w:name="_ENREF_72"/>
      <w:r w:rsidRPr="000F2911">
        <w:t>Yao, Z., Zhang, Y., Yang, T., Pengfei, Y.I., Zheng, S., 2017. Zircon U</w:t>
      </w:r>
      <w:r w:rsidR="00220BC5" w:rsidRPr="000F2911">
        <w:t>–</w:t>
      </w:r>
      <w:r w:rsidRPr="000F2911">
        <w:t>Pb Geochronology,</w:t>
      </w:r>
      <w:r w:rsidR="002C3723">
        <w:t xml:space="preserve"> </w:t>
      </w:r>
      <w:r w:rsidRPr="000F2911">
        <w:t xml:space="preserve">Petrogeochemistry of Huangniupu </w:t>
      </w:r>
      <w:r w:rsidR="0097449A">
        <w:t>p</w:t>
      </w:r>
      <w:r w:rsidRPr="000F2911">
        <w:t xml:space="preserve">lutons in </w:t>
      </w:r>
      <w:r w:rsidR="0097449A">
        <w:t>w</w:t>
      </w:r>
      <w:r w:rsidRPr="000F2911">
        <w:t xml:space="preserve">estern </w:t>
      </w:r>
      <w:r w:rsidR="0097449A">
        <w:t>s</w:t>
      </w:r>
      <w:r w:rsidRPr="000F2911">
        <w:t xml:space="preserve">ection of the </w:t>
      </w:r>
      <w:r w:rsidR="0097449A">
        <w:t>n</w:t>
      </w:r>
      <w:r w:rsidRPr="000F2911">
        <w:t xml:space="preserve">orth Qinling Mountains and </w:t>
      </w:r>
      <w:r w:rsidR="0097449A">
        <w:t>t</w:t>
      </w:r>
      <w:r w:rsidRPr="000F2911">
        <w:t xml:space="preserve">heir </w:t>
      </w:r>
      <w:r w:rsidR="0097449A">
        <w:t>g</w:t>
      </w:r>
      <w:r w:rsidRPr="000F2911">
        <w:t xml:space="preserve">eological </w:t>
      </w:r>
      <w:r w:rsidR="0097449A">
        <w:t>s</w:t>
      </w:r>
      <w:r w:rsidRPr="000F2911">
        <w:t xml:space="preserve">ignificance. </w:t>
      </w:r>
      <w:r w:rsidRPr="002C3723">
        <w:rPr>
          <w:i/>
        </w:rPr>
        <w:t>Geoscience</w:t>
      </w:r>
      <w:r w:rsidR="002C3723">
        <w:t>,</w:t>
      </w:r>
      <w:r w:rsidRPr="000F2911">
        <w:t xml:space="preserve"> </w:t>
      </w:r>
      <w:r w:rsidRPr="00FD6ED9">
        <w:rPr>
          <w:b/>
        </w:rPr>
        <w:lastRenderedPageBreak/>
        <w:t>31</w:t>
      </w:r>
      <w:r w:rsidRPr="000F2911">
        <w:t>, 1157</w:t>
      </w:r>
      <w:r w:rsidR="008C5636" w:rsidRPr="000F2911">
        <w:t>–</w:t>
      </w:r>
      <w:r w:rsidRPr="000F2911">
        <w:t>1169</w:t>
      </w:r>
      <w:bookmarkEnd w:id="66"/>
      <w:r w:rsidR="00E41295">
        <w:t xml:space="preserve"> [</w:t>
      </w:r>
      <w:r w:rsidR="00E41295" w:rsidRPr="007E27CF">
        <w:t>in Chinese with English abstract</w:t>
      </w:r>
      <w:r w:rsidR="00E41295">
        <w:t>]</w:t>
      </w:r>
      <w:r w:rsidR="00E41295" w:rsidRPr="000F2911">
        <w:t>.</w:t>
      </w:r>
    </w:p>
    <w:p w14:paraId="78E7C1DE" w14:textId="17A07AF4" w:rsidR="00F96EF5" w:rsidRPr="000F2911" w:rsidRDefault="00F96EF5" w:rsidP="006B3ED5">
      <w:pPr>
        <w:pStyle w:val="EndNoteBibliography"/>
        <w:ind w:left="200" w:hangingChars="100" w:hanging="200"/>
      </w:pPr>
      <w:bookmarkStart w:id="67" w:name="_ENREF_73"/>
      <w:r w:rsidRPr="000F2911">
        <w:t xml:space="preserve">Ye, Q., Mei, L., Shi, H., Camanni, G., Shu, Y., Wu, J., Yu, L., Deng, P., Li, G., 2018. The Late Cretaceous tectonic evolution of the South China Sea area: An overview, and new perspectives from 3D seismic reflection data. </w:t>
      </w:r>
      <w:r w:rsidRPr="002C3723">
        <w:rPr>
          <w:i/>
        </w:rPr>
        <w:t>Earth-Science Reviews</w:t>
      </w:r>
      <w:r w:rsidR="002C3723">
        <w:t>,</w:t>
      </w:r>
      <w:r w:rsidRPr="000F2911">
        <w:t xml:space="preserve"> </w:t>
      </w:r>
      <w:r w:rsidRPr="00FD6ED9">
        <w:rPr>
          <w:b/>
        </w:rPr>
        <w:t>187</w:t>
      </w:r>
      <w:r w:rsidRPr="000F2911">
        <w:t>, 186</w:t>
      </w:r>
      <w:r w:rsidR="008C5636" w:rsidRPr="000F2911">
        <w:t>–</w:t>
      </w:r>
      <w:r w:rsidRPr="000F2911">
        <w:t>204</w:t>
      </w:r>
      <w:bookmarkEnd w:id="67"/>
      <w:r w:rsidR="005A69C0">
        <w:t xml:space="preserve">, </w:t>
      </w:r>
      <w:r w:rsidR="005A69C0" w:rsidRPr="009E7D51">
        <w:rPr>
          <w:color w:val="003399"/>
        </w:rPr>
        <w:t>http://doi.org /10.1016/j.earscirev. 2018.09.013</w:t>
      </w:r>
    </w:p>
    <w:p w14:paraId="0A7F7118" w14:textId="61B5738A" w:rsidR="00F96EF5" w:rsidRPr="000F2911" w:rsidRDefault="00F96EF5" w:rsidP="006B3ED5">
      <w:pPr>
        <w:pStyle w:val="EndNoteBibliography"/>
        <w:ind w:left="200" w:hangingChars="100" w:hanging="200"/>
      </w:pPr>
      <w:bookmarkStart w:id="68" w:name="_ENREF_74"/>
      <w:r w:rsidRPr="000F2911">
        <w:t xml:space="preserve">Yi, L.W., Ma, C.Q., Wang, L.X., Lai, Z.X., Li, X.Y., Yang, Y.N., Wu, F., Hu, Y.R., 2014. Discovery of late </w:t>
      </w:r>
      <w:r w:rsidR="0097449A">
        <w:t>O</w:t>
      </w:r>
      <w:r w:rsidRPr="000F2911">
        <w:t xml:space="preserve">rdovician subvolcanic rocks in </w:t>
      </w:r>
      <w:r w:rsidR="0097449A">
        <w:t>S</w:t>
      </w:r>
      <w:r w:rsidRPr="000F2911">
        <w:t xml:space="preserve">outh </w:t>
      </w:r>
      <w:r w:rsidR="0097449A">
        <w:t>C</w:t>
      </w:r>
      <w:r w:rsidRPr="000F2911">
        <w:t>hina</w:t>
      </w:r>
      <w:r w:rsidR="0097449A">
        <w:t xml:space="preserve"> </w:t>
      </w:r>
      <w:r w:rsidRPr="000F2911">
        <w:t xml:space="preserve">existence of subduction-related dacite from early </w:t>
      </w:r>
      <w:r w:rsidR="0097449A">
        <w:t>P</w:t>
      </w:r>
      <w:r w:rsidRPr="000F2911">
        <w:t xml:space="preserve">aleozoic ? </w:t>
      </w:r>
      <w:r w:rsidRPr="002C3723">
        <w:rPr>
          <w:i/>
        </w:rPr>
        <w:t>Earth Science—Journal of China University of geosciences</w:t>
      </w:r>
      <w:r w:rsidR="002C3723">
        <w:t>,</w:t>
      </w:r>
      <w:r w:rsidRPr="000F2911">
        <w:t xml:space="preserve"> </w:t>
      </w:r>
      <w:r w:rsidRPr="00FD6ED9">
        <w:rPr>
          <w:b/>
        </w:rPr>
        <w:t>39</w:t>
      </w:r>
      <w:r w:rsidRPr="000F2911">
        <w:t>, 637–653</w:t>
      </w:r>
      <w:bookmarkEnd w:id="68"/>
      <w:r w:rsidR="005A69C0">
        <w:t xml:space="preserve"> [</w:t>
      </w:r>
      <w:r w:rsidR="005A69C0" w:rsidRPr="007E27CF">
        <w:t>in Chinese with English abstract</w:t>
      </w:r>
      <w:r w:rsidR="005A69C0">
        <w:t>]</w:t>
      </w:r>
      <w:r w:rsidR="005A69C0" w:rsidRPr="000F2911">
        <w:t>.</w:t>
      </w:r>
    </w:p>
    <w:p w14:paraId="2D4A3120" w14:textId="59032AC4" w:rsidR="00F96EF5" w:rsidRPr="000F2911" w:rsidRDefault="00F96EF5" w:rsidP="006B3ED5">
      <w:pPr>
        <w:pStyle w:val="EndNoteBibliography"/>
        <w:ind w:left="200" w:hangingChars="100" w:hanging="200"/>
      </w:pPr>
      <w:bookmarkStart w:id="69" w:name="_ENREF_75"/>
      <w:r w:rsidRPr="000F2911">
        <w:t xml:space="preserve">Yu, Y., Huang, X.L., Sun, M., He, P.L., 2018. Petrogenesis of granitoids and associated xenoliths in the early Paleozoic Baoxu and Enping plutons, South China: Implications for the evolution of the Wuyi-Yunkai intracontinental orogen. </w:t>
      </w:r>
      <w:r w:rsidRPr="002C3723">
        <w:rPr>
          <w:i/>
        </w:rPr>
        <w:t>Journal of Asian Earth Sciences</w:t>
      </w:r>
      <w:r w:rsidR="002C3723">
        <w:t>,</w:t>
      </w:r>
      <w:r w:rsidRPr="000F2911">
        <w:t xml:space="preserve"> </w:t>
      </w:r>
      <w:r w:rsidRPr="00FD6ED9">
        <w:rPr>
          <w:b/>
        </w:rPr>
        <w:t>156</w:t>
      </w:r>
      <w:r w:rsidRPr="000F2911">
        <w:t>, 59–74</w:t>
      </w:r>
      <w:bookmarkEnd w:id="69"/>
      <w:r w:rsidR="005A69C0">
        <w:t xml:space="preserve">, </w:t>
      </w:r>
      <w:r w:rsidR="005A69C0" w:rsidRPr="009E7D51">
        <w:rPr>
          <w:color w:val="003399"/>
        </w:rPr>
        <w:t>http://doi.org /10.1016/j.jseaes.2018.01.012</w:t>
      </w:r>
    </w:p>
    <w:p w14:paraId="47AE38B9" w14:textId="436E4B65" w:rsidR="00F96EF5" w:rsidRPr="000F2911" w:rsidRDefault="00F96EF5" w:rsidP="006B3ED5">
      <w:pPr>
        <w:pStyle w:val="EndNoteBibliography"/>
        <w:ind w:left="200" w:hangingChars="100" w:hanging="200"/>
      </w:pPr>
      <w:bookmarkStart w:id="70" w:name="_ENREF_76"/>
      <w:r w:rsidRPr="000F2911">
        <w:t>Yuan, F., Liu, J., Lu, G., Sha, Y., Zhang, S., Zhai, D., Wang, G., Zhang, H., Liu, G., Yang, S., Wang, J., Ren, W., 2017. Zircon U</w:t>
      </w:r>
      <w:r w:rsidR="00220BC5" w:rsidRPr="000F2911">
        <w:t>–</w:t>
      </w:r>
      <w:r w:rsidRPr="000F2911">
        <w:t>Pb geochronology,</w:t>
      </w:r>
      <w:r w:rsidR="0097449A">
        <w:t xml:space="preserve"> </w:t>
      </w:r>
      <w:r w:rsidRPr="000F2911">
        <w:t xml:space="preserve">geochemistry and petrogenesis of the granites and pegmatites from the Guangshigou uranium deposit in the northern Qinling Orogen, China. </w:t>
      </w:r>
      <w:r w:rsidRPr="002C3723">
        <w:rPr>
          <w:i/>
        </w:rPr>
        <w:t>Earth Science Frontiers</w:t>
      </w:r>
      <w:r w:rsidR="002C3723">
        <w:t>,</w:t>
      </w:r>
      <w:r w:rsidRPr="000F2911">
        <w:t xml:space="preserve"> </w:t>
      </w:r>
      <w:r w:rsidRPr="00FD6ED9">
        <w:rPr>
          <w:b/>
        </w:rPr>
        <w:t>24</w:t>
      </w:r>
      <w:r w:rsidRPr="000F2911">
        <w:t>, 025</w:t>
      </w:r>
      <w:r w:rsidR="008C5636" w:rsidRPr="000F2911">
        <w:t>–</w:t>
      </w:r>
      <w:r w:rsidRPr="000F2911">
        <w:t>045</w:t>
      </w:r>
      <w:bookmarkEnd w:id="70"/>
      <w:r w:rsidR="005A69C0">
        <w:t xml:space="preserve"> [</w:t>
      </w:r>
      <w:r w:rsidR="005A69C0" w:rsidRPr="007E27CF">
        <w:t>in Chinese with English abstract</w:t>
      </w:r>
      <w:r w:rsidR="005A69C0">
        <w:t>]</w:t>
      </w:r>
      <w:r w:rsidR="005A69C0" w:rsidRPr="000F2911">
        <w:t>.</w:t>
      </w:r>
    </w:p>
    <w:p w14:paraId="4EE25389" w14:textId="30109A57" w:rsidR="00F96EF5" w:rsidRPr="000F2911" w:rsidRDefault="00F96EF5" w:rsidP="006B3ED5">
      <w:pPr>
        <w:pStyle w:val="EndNoteBibliography"/>
        <w:ind w:left="200" w:hangingChars="100" w:hanging="200"/>
      </w:pPr>
      <w:bookmarkStart w:id="71" w:name="_ENREF_77"/>
      <w:r w:rsidRPr="000F2911">
        <w:t>Zeng, W., Li, Z., Zhou, H., Zhong, Z., Xiang, H., Liu, R., Jin, S., Lü, X., Li, C., 2008. Caledonian reworking of Paleoproterozoic basement in the Cathaysia Block: Constraints from zircon U</w:t>
      </w:r>
      <w:r w:rsidR="00220BC5" w:rsidRPr="000F2911">
        <w:t>–</w:t>
      </w:r>
      <w:r w:rsidRPr="000F2911">
        <w:t xml:space="preserve">Pb dating, Hf isotopes and trace elements. </w:t>
      </w:r>
      <w:r w:rsidRPr="002C3723">
        <w:rPr>
          <w:i/>
        </w:rPr>
        <w:t>Chinese Science Bulletin</w:t>
      </w:r>
      <w:r w:rsidR="002C3723">
        <w:t>,</w:t>
      </w:r>
      <w:r w:rsidRPr="000F2911">
        <w:t xml:space="preserve"> </w:t>
      </w:r>
      <w:r w:rsidRPr="00FD6ED9">
        <w:rPr>
          <w:b/>
        </w:rPr>
        <w:t>53</w:t>
      </w:r>
      <w:r w:rsidRPr="000F2911">
        <w:t>, 97</w:t>
      </w:r>
      <w:r w:rsidR="008C5636" w:rsidRPr="000F2911">
        <w:t>–</w:t>
      </w:r>
      <w:r w:rsidRPr="000F2911">
        <w:t>106.</w:t>
      </w:r>
      <w:bookmarkEnd w:id="71"/>
    </w:p>
    <w:p w14:paraId="4461E9E8" w14:textId="53F3BED5" w:rsidR="00F96EF5" w:rsidRPr="000F2911" w:rsidRDefault="00F96EF5" w:rsidP="006B3ED5">
      <w:pPr>
        <w:pStyle w:val="EndNoteBibliography"/>
        <w:ind w:left="200" w:hangingChars="100" w:hanging="200"/>
      </w:pPr>
      <w:bookmarkStart w:id="72" w:name="_ENREF_78"/>
      <w:r w:rsidRPr="000F2911">
        <w:t xml:space="preserve">Zhang, J., Ma, C., She, Z., Zhang, X., Zhou, H., 2007. The </w:t>
      </w:r>
      <w:r w:rsidR="0097449A">
        <w:t>e</w:t>
      </w:r>
      <w:r w:rsidRPr="000F2911">
        <w:t xml:space="preserve">arly Paleozoic Tiefosi syn-collisional granite in the northern Dabie Orogen: geochronological and geochemical constraints. </w:t>
      </w:r>
      <w:r w:rsidRPr="002C3723">
        <w:rPr>
          <w:i/>
        </w:rPr>
        <w:t>Science in China Series D-Earth Science</w:t>
      </w:r>
      <w:r w:rsidR="002C3723">
        <w:t>,</w:t>
      </w:r>
      <w:r w:rsidRPr="000F2911">
        <w:t xml:space="preserve"> </w:t>
      </w:r>
      <w:r w:rsidRPr="00FD6ED9">
        <w:rPr>
          <w:b/>
        </w:rPr>
        <w:t>50</w:t>
      </w:r>
      <w:r w:rsidRPr="00FD6ED9">
        <w:t>,</w:t>
      </w:r>
      <w:r w:rsidRPr="000F2911">
        <w:t xml:space="preserve"> 847</w:t>
      </w:r>
      <w:r w:rsidR="008C5636" w:rsidRPr="000F2911">
        <w:t>–</w:t>
      </w:r>
      <w:r w:rsidRPr="000F2911">
        <w:t>856.</w:t>
      </w:r>
      <w:bookmarkEnd w:id="72"/>
    </w:p>
    <w:p w14:paraId="3F84AF0B" w14:textId="66911A19" w:rsidR="00F96EF5" w:rsidRPr="000F2911" w:rsidRDefault="00F96EF5" w:rsidP="006B3ED5">
      <w:pPr>
        <w:pStyle w:val="EndNoteBibliography"/>
        <w:ind w:left="200" w:hangingChars="100" w:hanging="200"/>
      </w:pPr>
      <w:bookmarkStart w:id="73" w:name="_ENREF_79"/>
      <w:r w:rsidRPr="000F2911">
        <w:t xml:space="preserve">Zhong, Y., Wang, L., Zhao, J., Liu, L., Ma, C., Zheng, J., Zhang, Z., Luo, B., 2016. Partial melting of an ancient sub-continental lithospheric mantle in the early Paleozoic intracontinental regime and its contribution to petrogenesis of the coeval peraluminous granites in South China. </w:t>
      </w:r>
      <w:r w:rsidRPr="002C3723">
        <w:rPr>
          <w:i/>
        </w:rPr>
        <w:t>Lithos</w:t>
      </w:r>
      <w:r w:rsidR="002C3723">
        <w:t>,</w:t>
      </w:r>
      <w:r w:rsidRPr="000F2911">
        <w:t xml:space="preserve"> </w:t>
      </w:r>
      <w:r w:rsidRPr="00FD6ED9">
        <w:rPr>
          <w:b/>
        </w:rPr>
        <w:t>264</w:t>
      </w:r>
      <w:r w:rsidRPr="000F2911">
        <w:t>, 224</w:t>
      </w:r>
      <w:r w:rsidR="008C5636" w:rsidRPr="000F2911">
        <w:t>–</w:t>
      </w:r>
      <w:r w:rsidRPr="000F2911">
        <w:t>238</w:t>
      </w:r>
      <w:bookmarkEnd w:id="73"/>
      <w:r w:rsidR="005A69C0">
        <w:t xml:space="preserve">, </w:t>
      </w:r>
      <w:r w:rsidR="005A69C0" w:rsidRPr="009E7D51">
        <w:rPr>
          <w:color w:val="003399"/>
        </w:rPr>
        <w:t>http://doi.org/10.1016/j.lithos.2016.08.026</w:t>
      </w:r>
    </w:p>
    <w:p w14:paraId="3F3371F3" w14:textId="0A28D42A" w:rsidR="00F96EF5" w:rsidRPr="000F2911" w:rsidRDefault="00F96EF5" w:rsidP="006B3ED5">
      <w:pPr>
        <w:pStyle w:val="EndNoteBibliography"/>
        <w:ind w:left="200" w:hangingChars="100" w:hanging="200"/>
      </w:pPr>
      <w:bookmarkStart w:id="74" w:name="_ENREF_80"/>
      <w:r w:rsidRPr="000F2911">
        <w:t xml:space="preserve">Zhu, R., Liu, H., Yao, Y., Zhou, Y., Wang, Y., Li, Y., 2017. A </w:t>
      </w:r>
      <w:r w:rsidR="0097449A">
        <w:t>p</w:t>
      </w:r>
      <w:r w:rsidRPr="000F2911">
        <w:t xml:space="preserve">reliminary </w:t>
      </w:r>
      <w:r w:rsidR="0097449A">
        <w:t>a</w:t>
      </w:r>
      <w:r w:rsidRPr="000F2911">
        <w:t xml:space="preserve">nalysis of Pre-Cenozoic </w:t>
      </w:r>
      <w:r w:rsidR="0097449A">
        <w:t>t</w:t>
      </w:r>
      <w:r w:rsidRPr="000F2911">
        <w:t xml:space="preserve">ectonic </w:t>
      </w:r>
      <w:r w:rsidR="0097449A">
        <w:t>d</w:t>
      </w:r>
      <w:r w:rsidRPr="000F2911">
        <w:t xml:space="preserve">eformation </w:t>
      </w:r>
      <w:r w:rsidR="0097449A">
        <w:t>o</w:t>
      </w:r>
      <w:r w:rsidRPr="000F2911">
        <w:t xml:space="preserve">f Zhongsha-xisha Block </w:t>
      </w:r>
      <w:r w:rsidR="0097449A">
        <w:t>i</w:t>
      </w:r>
      <w:r w:rsidRPr="000F2911">
        <w:t xml:space="preserve">n South China Sea. </w:t>
      </w:r>
      <w:r w:rsidRPr="002C3723">
        <w:rPr>
          <w:i/>
        </w:rPr>
        <w:t>Marine Geology &amp; Quaternary Geology</w:t>
      </w:r>
      <w:r w:rsidR="002C3723">
        <w:t>,</w:t>
      </w:r>
      <w:r w:rsidRPr="000F2911">
        <w:t xml:space="preserve"> </w:t>
      </w:r>
      <w:r w:rsidRPr="00FD6ED9">
        <w:rPr>
          <w:b/>
        </w:rPr>
        <w:t>37</w:t>
      </w:r>
      <w:r w:rsidRPr="000F2911">
        <w:t>, 67</w:t>
      </w:r>
      <w:r w:rsidR="008C5636" w:rsidRPr="000F2911">
        <w:t>–</w:t>
      </w:r>
      <w:r w:rsidRPr="000F2911">
        <w:t>74</w:t>
      </w:r>
      <w:bookmarkEnd w:id="74"/>
      <w:r w:rsidR="005A69C0">
        <w:t xml:space="preserve"> [</w:t>
      </w:r>
      <w:r w:rsidR="005A69C0" w:rsidRPr="007E27CF">
        <w:t>in Chinese with English abstract</w:t>
      </w:r>
      <w:r w:rsidR="005A69C0">
        <w:t>]</w:t>
      </w:r>
      <w:r w:rsidR="005A69C0" w:rsidRPr="000F2911">
        <w:t>.</w:t>
      </w:r>
    </w:p>
    <w:p w14:paraId="0C2D0FA0" w14:textId="3D827328" w:rsidR="00F96EF5" w:rsidRPr="000F2911" w:rsidRDefault="00F96EF5" w:rsidP="006B3ED5">
      <w:pPr>
        <w:pStyle w:val="EndNoteBibliography"/>
        <w:ind w:left="200" w:hangingChars="100" w:hanging="200"/>
      </w:pPr>
      <w:bookmarkStart w:id="75" w:name="_ENREF_81"/>
      <w:r w:rsidRPr="000F2911">
        <w:t xml:space="preserve">Zou, Y., Nong, J., Guo, S., Huang, X., Sun, M., Deng, B., 2017. Petrogenesis of the Shangmushui </w:t>
      </w:r>
      <w:r w:rsidR="00F252DF">
        <w:t>p</w:t>
      </w:r>
      <w:r w:rsidRPr="000F2911">
        <w:t xml:space="preserve">luton in southeast Guangxi Province: constraints from </w:t>
      </w:r>
      <w:r w:rsidR="0097449A">
        <w:t>p</w:t>
      </w:r>
      <w:r w:rsidRPr="000F2911">
        <w:t xml:space="preserve">etrochemistry, </w:t>
      </w:r>
      <w:r w:rsidR="0097449A">
        <w:t>z</w:t>
      </w:r>
      <w:r w:rsidRPr="000F2911">
        <w:t>ircon U</w:t>
      </w:r>
      <w:r w:rsidR="0021226B" w:rsidRPr="000F2911">
        <w:t>–</w:t>
      </w:r>
      <w:r w:rsidRPr="000F2911">
        <w:t xml:space="preserve">Pb ages and Hf </w:t>
      </w:r>
      <w:r w:rsidR="0097449A">
        <w:t>i</w:t>
      </w:r>
      <w:r w:rsidRPr="000F2911">
        <w:t xml:space="preserve">sotope. </w:t>
      </w:r>
      <w:r w:rsidRPr="006E586E">
        <w:rPr>
          <w:i/>
        </w:rPr>
        <w:t>Journal of Mineralogy and Petrology</w:t>
      </w:r>
      <w:r w:rsidR="006E586E">
        <w:t>,</w:t>
      </w:r>
      <w:r w:rsidRPr="000F2911">
        <w:t xml:space="preserve"> </w:t>
      </w:r>
      <w:r w:rsidRPr="00FD6ED9">
        <w:rPr>
          <w:b/>
        </w:rPr>
        <w:t>37</w:t>
      </w:r>
      <w:r w:rsidRPr="000F2911">
        <w:t>, 52</w:t>
      </w:r>
      <w:r w:rsidR="008C5636" w:rsidRPr="000F2911">
        <w:t>–</w:t>
      </w:r>
      <w:r w:rsidRPr="000F2911">
        <w:t>62</w:t>
      </w:r>
      <w:bookmarkEnd w:id="75"/>
      <w:r w:rsidR="005A69C0">
        <w:t xml:space="preserve"> [</w:t>
      </w:r>
      <w:r w:rsidR="005A69C0" w:rsidRPr="007E27CF">
        <w:t>in Chinese with English abstract</w:t>
      </w:r>
      <w:r w:rsidR="005A69C0">
        <w:t>]</w:t>
      </w:r>
      <w:r w:rsidR="005A69C0" w:rsidRPr="000F2911">
        <w:t>.</w:t>
      </w:r>
    </w:p>
    <w:p w14:paraId="4258C250" w14:textId="36162F9B" w:rsidR="00785988" w:rsidRPr="00C1222D" w:rsidRDefault="00F52265">
      <w:pPr>
        <w:rPr>
          <w:rFonts w:ascii="Times New Roman" w:hAnsi="Times New Roman" w:cs="Times New Roman"/>
        </w:rPr>
      </w:pPr>
      <w:r w:rsidRPr="00C1222D">
        <w:rPr>
          <w:rFonts w:ascii="Times New Roman" w:hAnsi="Times New Roman" w:cs="Times New Roman"/>
        </w:rPr>
        <w:fldChar w:fldCharType="end"/>
      </w:r>
    </w:p>
    <w:sectPr w:rsidR="00785988" w:rsidRPr="00C1222D" w:rsidSect="00C67A22">
      <w:pgSz w:w="11906" w:h="16838"/>
      <w:pgMar w:top="1134" w:right="1134" w:bottom="1134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5201EAF" w14:textId="77777777" w:rsidR="00A14A90" w:rsidRDefault="00A14A90" w:rsidP="00F52265">
      <w:r>
        <w:separator/>
      </w:r>
    </w:p>
  </w:endnote>
  <w:endnote w:type="continuationSeparator" w:id="0">
    <w:p w14:paraId="7E6AE3A2" w14:textId="77777777" w:rsidR="00A14A90" w:rsidRDefault="00A14A90" w:rsidP="00F522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04AFD5" w14:textId="77777777" w:rsidR="00402BA1" w:rsidRDefault="00402BA1" w:rsidP="00C218DF">
    <w:pPr>
      <w:pStyle w:val="a5"/>
      <w:framePr w:wrap="around" w:vAnchor="text" w:hAnchor="margin" w:xAlign="center" w:y="1"/>
      <w:rPr>
        <w:rStyle w:val="ae"/>
      </w:rPr>
    </w:pPr>
    <w:r>
      <w:rPr>
        <w:rStyle w:val="ae"/>
      </w:rPr>
      <w:fldChar w:fldCharType="begin"/>
    </w:r>
    <w:r>
      <w:rPr>
        <w:rStyle w:val="ae"/>
      </w:rPr>
      <w:instrText xml:space="preserve">PAGE  </w:instrText>
    </w:r>
    <w:r>
      <w:rPr>
        <w:rStyle w:val="ae"/>
      </w:rPr>
      <w:fldChar w:fldCharType="end"/>
    </w:r>
  </w:p>
  <w:p w14:paraId="63DB4C22" w14:textId="77777777" w:rsidR="00402BA1" w:rsidRDefault="00402BA1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98D578" w14:textId="77777777" w:rsidR="00402BA1" w:rsidRPr="00C67A22" w:rsidRDefault="00402BA1" w:rsidP="00C218DF">
    <w:pPr>
      <w:pStyle w:val="a5"/>
      <w:framePr w:wrap="around" w:vAnchor="text" w:hAnchor="margin" w:xAlign="center" w:y="1"/>
      <w:rPr>
        <w:rStyle w:val="ae"/>
        <w:rFonts w:ascii="Times New Roman" w:hAnsi="Times New Roman" w:cs="Times New Roman"/>
        <w:sz w:val="20"/>
        <w:szCs w:val="20"/>
      </w:rPr>
    </w:pPr>
    <w:r w:rsidRPr="00C67A22">
      <w:rPr>
        <w:rStyle w:val="ae"/>
        <w:rFonts w:ascii="Times New Roman" w:hAnsi="Times New Roman" w:cs="Times New Roman"/>
        <w:sz w:val="20"/>
        <w:szCs w:val="20"/>
      </w:rPr>
      <w:fldChar w:fldCharType="begin"/>
    </w:r>
    <w:r w:rsidRPr="00C67A22">
      <w:rPr>
        <w:rStyle w:val="ae"/>
        <w:rFonts w:ascii="Times New Roman" w:hAnsi="Times New Roman" w:cs="Times New Roman"/>
        <w:sz w:val="20"/>
        <w:szCs w:val="20"/>
      </w:rPr>
      <w:instrText xml:space="preserve">PAGE  </w:instrText>
    </w:r>
    <w:r w:rsidRPr="00C67A22">
      <w:rPr>
        <w:rStyle w:val="ae"/>
        <w:rFonts w:ascii="Times New Roman" w:hAnsi="Times New Roman" w:cs="Times New Roman"/>
        <w:sz w:val="20"/>
        <w:szCs w:val="20"/>
      </w:rPr>
      <w:fldChar w:fldCharType="separate"/>
    </w:r>
    <w:r>
      <w:rPr>
        <w:rStyle w:val="ae"/>
        <w:rFonts w:ascii="Times New Roman" w:hAnsi="Times New Roman" w:cs="Times New Roman"/>
        <w:noProof/>
        <w:sz w:val="20"/>
        <w:szCs w:val="20"/>
      </w:rPr>
      <w:t>1</w:t>
    </w:r>
    <w:r w:rsidRPr="00C67A22">
      <w:rPr>
        <w:rStyle w:val="ae"/>
        <w:rFonts w:ascii="Times New Roman" w:hAnsi="Times New Roman" w:cs="Times New Roman"/>
        <w:sz w:val="20"/>
        <w:szCs w:val="20"/>
      </w:rPr>
      <w:fldChar w:fldCharType="end"/>
    </w:r>
  </w:p>
  <w:p w14:paraId="52711754" w14:textId="77777777" w:rsidR="00402BA1" w:rsidRDefault="00402BA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BE5065" w14:textId="77777777" w:rsidR="00A14A90" w:rsidRDefault="00A14A90" w:rsidP="00F52265">
      <w:r>
        <w:separator/>
      </w:r>
    </w:p>
  </w:footnote>
  <w:footnote w:type="continuationSeparator" w:id="0">
    <w:p w14:paraId="11A9A0AB" w14:textId="77777777" w:rsidR="00A14A90" w:rsidRDefault="00A14A90" w:rsidP="00F5226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3756BD6"/>
    <w:multiLevelType w:val="hybridMultilevel"/>
    <w:tmpl w:val="5E789AFE"/>
    <w:lvl w:ilvl="0" w:tplc="D0840DD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8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ondwana Researc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9dd2fp8rw20pe59pjpxz5uxa52dedx2pap&quot;&gt;My EndNote Library&lt;record-ids&gt;&lt;item&gt;35&lt;/item&gt;&lt;item&gt;39&lt;/item&gt;&lt;item&gt;42&lt;/item&gt;&lt;item&gt;47&lt;/item&gt;&lt;item&gt;56&lt;/item&gt;&lt;item&gt;64&lt;/item&gt;&lt;item&gt;65&lt;/item&gt;&lt;item&gt;71&lt;/item&gt;&lt;item&gt;74&lt;/item&gt;&lt;item&gt;75&lt;/item&gt;&lt;item&gt;76&lt;/item&gt;&lt;item&gt;97&lt;/item&gt;&lt;item&gt;121&lt;/item&gt;&lt;item&gt;139&lt;/item&gt;&lt;item&gt;150&lt;/item&gt;&lt;item&gt;157&lt;/item&gt;&lt;item&gt;158&lt;/item&gt;&lt;item&gt;159&lt;/item&gt;&lt;item&gt;160&lt;/item&gt;&lt;item&gt;161&lt;/item&gt;&lt;item&gt;162&lt;/item&gt;&lt;item&gt;164&lt;/item&gt;&lt;item&gt;165&lt;/item&gt;&lt;item&gt;183&lt;/item&gt;&lt;item&gt;184&lt;/item&gt;&lt;item&gt;190&lt;/item&gt;&lt;item&gt;265&lt;/item&gt;&lt;item&gt;291&lt;/item&gt;&lt;item&gt;343&lt;/item&gt;&lt;item&gt;344&lt;/item&gt;&lt;item&gt;345&lt;/item&gt;&lt;item&gt;346&lt;/item&gt;&lt;item&gt;350&lt;/item&gt;&lt;item&gt;351&lt;/item&gt;&lt;item&gt;353&lt;/item&gt;&lt;item&gt;354&lt;/item&gt;&lt;item&gt;355&lt;/item&gt;&lt;item&gt;357&lt;/item&gt;&lt;item&gt;358&lt;/item&gt;&lt;item&gt;365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8&lt;/item&gt;&lt;item&gt;411&lt;/item&gt;&lt;item&gt;412&lt;/item&gt;&lt;/record-ids&gt;&lt;/item&gt;&lt;/Libraries&gt;"/>
  </w:docVars>
  <w:rsids>
    <w:rsidRoot w:val="00227FB1"/>
    <w:rsid w:val="00041868"/>
    <w:rsid w:val="00043B0F"/>
    <w:rsid w:val="0005382D"/>
    <w:rsid w:val="00056BC2"/>
    <w:rsid w:val="00062510"/>
    <w:rsid w:val="000931CC"/>
    <w:rsid w:val="000A0430"/>
    <w:rsid w:val="000B17DA"/>
    <w:rsid w:val="000F01A4"/>
    <w:rsid w:val="000F2911"/>
    <w:rsid w:val="00101339"/>
    <w:rsid w:val="001015FA"/>
    <w:rsid w:val="00110339"/>
    <w:rsid w:val="00122549"/>
    <w:rsid w:val="00136E00"/>
    <w:rsid w:val="00151324"/>
    <w:rsid w:val="0016384A"/>
    <w:rsid w:val="00192543"/>
    <w:rsid w:val="001C7164"/>
    <w:rsid w:val="0021226B"/>
    <w:rsid w:val="00220BC5"/>
    <w:rsid w:val="0022450E"/>
    <w:rsid w:val="00227FB1"/>
    <w:rsid w:val="00246C3B"/>
    <w:rsid w:val="00255A82"/>
    <w:rsid w:val="002671D0"/>
    <w:rsid w:val="002A4D09"/>
    <w:rsid w:val="002A5E77"/>
    <w:rsid w:val="002B1764"/>
    <w:rsid w:val="002C3723"/>
    <w:rsid w:val="002D56BA"/>
    <w:rsid w:val="002F6968"/>
    <w:rsid w:val="002F737C"/>
    <w:rsid w:val="00301917"/>
    <w:rsid w:val="003158B0"/>
    <w:rsid w:val="00316222"/>
    <w:rsid w:val="00336D77"/>
    <w:rsid w:val="00341174"/>
    <w:rsid w:val="00341CB1"/>
    <w:rsid w:val="00347AFD"/>
    <w:rsid w:val="003748F0"/>
    <w:rsid w:val="00381D10"/>
    <w:rsid w:val="00386757"/>
    <w:rsid w:val="003B1226"/>
    <w:rsid w:val="003B1C24"/>
    <w:rsid w:val="003D17AE"/>
    <w:rsid w:val="003E03BE"/>
    <w:rsid w:val="003E47B2"/>
    <w:rsid w:val="003F3FC3"/>
    <w:rsid w:val="003F4CED"/>
    <w:rsid w:val="003F5531"/>
    <w:rsid w:val="003F6E86"/>
    <w:rsid w:val="00402BA1"/>
    <w:rsid w:val="00403ACD"/>
    <w:rsid w:val="00406F19"/>
    <w:rsid w:val="00413FDA"/>
    <w:rsid w:val="0041733C"/>
    <w:rsid w:val="00452419"/>
    <w:rsid w:val="004569FE"/>
    <w:rsid w:val="0048209E"/>
    <w:rsid w:val="00492370"/>
    <w:rsid w:val="00493097"/>
    <w:rsid w:val="004A2228"/>
    <w:rsid w:val="004A79F9"/>
    <w:rsid w:val="004E3306"/>
    <w:rsid w:val="00504401"/>
    <w:rsid w:val="00524871"/>
    <w:rsid w:val="00566B67"/>
    <w:rsid w:val="005A69C0"/>
    <w:rsid w:val="005B0769"/>
    <w:rsid w:val="005D164F"/>
    <w:rsid w:val="005D1C51"/>
    <w:rsid w:val="005D3E2E"/>
    <w:rsid w:val="005F532C"/>
    <w:rsid w:val="005F6DCE"/>
    <w:rsid w:val="006060DD"/>
    <w:rsid w:val="0060695E"/>
    <w:rsid w:val="00617E76"/>
    <w:rsid w:val="00626949"/>
    <w:rsid w:val="00641FF4"/>
    <w:rsid w:val="006544C7"/>
    <w:rsid w:val="00657627"/>
    <w:rsid w:val="00670EC5"/>
    <w:rsid w:val="00674D80"/>
    <w:rsid w:val="0067794A"/>
    <w:rsid w:val="00692625"/>
    <w:rsid w:val="006A0C09"/>
    <w:rsid w:val="006B3ED5"/>
    <w:rsid w:val="006C1959"/>
    <w:rsid w:val="006D2480"/>
    <w:rsid w:val="006D308E"/>
    <w:rsid w:val="006E586E"/>
    <w:rsid w:val="006F071C"/>
    <w:rsid w:val="007102C7"/>
    <w:rsid w:val="007163D3"/>
    <w:rsid w:val="0073227F"/>
    <w:rsid w:val="00753660"/>
    <w:rsid w:val="0076424E"/>
    <w:rsid w:val="00785988"/>
    <w:rsid w:val="007A2B62"/>
    <w:rsid w:val="007B564A"/>
    <w:rsid w:val="007C0D33"/>
    <w:rsid w:val="007C1133"/>
    <w:rsid w:val="007C5BFF"/>
    <w:rsid w:val="007E377A"/>
    <w:rsid w:val="007E55C3"/>
    <w:rsid w:val="007E6BC7"/>
    <w:rsid w:val="007F2309"/>
    <w:rsid w:val="008055D5"/>
    <w:rsid w:val="00836DA1"/>
    <w:rsid w:val="008714FE"/>
    <w:rsid w:val="008B7683"/>
    <w:rsid w:val="008C02D1"/>
    <w:rsid w:val="008C5636"/>
    <w:rsid w:val="008E57C4"/>
    <w:rsid w:val="009268EB"/>
    <w:rsid w:val="009376D8"/>
    <w:rsid w:val="009644D5"/>
    <w:rsid w:val="0097449A"/>
    <w:rsid w:val="00982748"/>
    <w:rsid w:val="009830B3"/>
    <w:rsid w:val="009C1870"/>
    <w:rsid w:val="009C65B6"/>
    <w:rsid w:val="009D73D0"/>
    <w:rsid w:val="009E7426"/>
    <w:rsid w:val="009F1924"/>
    <w:rsid w:val="00A0331A"/>
    <w:rsid w:val="00A14A90"/>
    <w:rsid w:val="00A155FD"/>
    <w:rsid w:val="00A448F7"/>
    <w:rsid w:val="00A65978"/>
    <w:rsid w:val="00A7457C"/>
    <w:rsid w:val="00A86AFF"/>
    <w:rsid w:val="00A915B2"/>
    <w:rsid w:val="00AA2315"/>
    <w:rsid w:val="00AD7B6E"/>
    <w:rsid w:val="00AE53D6"/>
    <w:rsid w:val="00AE6E75"/>
    <w:rsid w:val="00B02E94"/>
    <w:rsid w:val="00B13B22"/>
    <w:rsid w:val="00B15902"/>
    <w:rsid w:val="00B20B29"/>
    <w:rsid w:val="00B303D9"/>
    <w:rsid w:val="00B412F0"/>
    <w:rsid w:val="00B452C7"/>
    <w:rsid w:val="00B61081"/>
    <w:rsid w:val="00B72B4D"/>
    <w:rsid w:val="00B953EC"/>
    <w:rsid w:val="00B979F9"/>
    <w:rsid w:val="00BA5786"/>
    <w:rsid w:val="00BA70C2"/>
    <w:rsid w:val="00BB7477"/>
    <w:rsid w:val="00BC6426"/>
    <w:rsid w:val="00BE10BA"/>
    <w:rsid w:val="00BF3124"/>
    <w:rsid w:val="00BF59C6"/>
    <w:rsid w:val="00C06C5E"/>
    <w:rsid w:val="00C1222D"/>
    <w:rsid w:val="00C21153"/>
    <w:rsid w:val="00C218DF"/>
    <w:rsid w:val="00C52256"/>
    <w:rsid w:val="00C67A22"/>
    <w:rsid w:val="00C82E9E"/>
    <w:rsid w:val="00C85C77"/>
    <w:rsid w:val="00CC0442"/>
    <w:rsid w:val="00CE6445"/>
    <w:rsid w:val="00CE69AE"/>
    <w:rsid w:val="00D0373F"/>
    <w:rsid w:val="00D06D24"/>
    <w:rsid w:val="00D30F9B"/>
    <w:rsid w:val="00D32156"/>
    <w:rsid w:val="00D34AF2"/>
    <w:rsid w:val="00D40F6C"/>
    <w:rsid w:val="00D60C09"/>
    <w:rsid w:val="00D70F43"/>
    <w:rsid w:val="00D95BD0"/>
    <w:rsid w:val="00D97A11"/>
    <w:rsid w:val="00DA59CB"/>
    <w:rsid w:val="00DB7EB9"/>
    <w:rsid w:val="00DC658E"/>
    <w:rsid w:val="00DF17E6"/>
    <w:rsid w:val="00E0573B"/>
    <w:rsid w:val="00E22751"/>
    <w:rsid w:val="00E34213"/>
    <w:rsid w:val="00E41295"/>
    <w:rsid w:val="00E61E79"/>
    <w:rsid w:val="00E65F3E"/>
    <w:rsid w:val="00E67E08"/>
    <w:rsid w:val="00E72964"/>
    <w:rsid w:val="00E80E92"/>
    <w:rsid w:val="00EC2A4F"/>
    <w:rsid w:val="00ED222B"/>
    <w:rsid w:val="00F24E8B"/>
    <w:rsid w:val="00F252DF"/>
    <w:rsid w:val="00F36BA7"/>
    <w:rsid w:val="00F40AAB"/>
    <w:rsid w:val="00F45B9F"/>
    <w:rsid w:val="00F52265"/>
    <w:rsid w:val="00F550BF"/>
    <w:rsid w:val="00F60952"/>
    <w:rsid w:val="00F62B42"/>
    <w:rsid w:val="00F678D4"/>
    <w:rsid w:val="00F679C9"/>
    <w:rsid w:val="00F70AF6"/>
    <w:rsid w:val="00F96EF5"/>
    <w:rsid w:val="00FA4499"/>
    <w:rsid w:val="00FB6BB0"/>
    <w:rsid w:val="00FB6F34"/>
    <w:rsid w:val="00FC12A3"/>
    <w:rsid w:val="00FC7856"/>
    <w:rsid w:val="00FD44F2"/>
    <w:rsid w:val="00FD6ED9"/>
    <w:rsid w:val="00FE04A1"/>
    <w:rsid w:val="00FE4F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2A8F043"/>
  <w15:docId w15:val="{1A2CF24F-1C1B-8849-A390-11ED9405D2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5226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52265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5226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52265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F52265"/>
    <w:pPr>
      <w:jc w:val="center"/>
    </w:pPr>
    <w:rPr>
      <w:rFonts w:ascii="Times New Roman" w:eastAsia="DengXian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52265"/>
    <w:rPr>
      <w:rFonts w:ascii="Times New Roman" w:eastAsia="DengXi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52265"/>
    <w:rPr>
      <w:rFonts w:ascii="Times New Roman" w:eastAsia="DengXian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52265"/>
    <w:rPr>
      <w:rFonts w:ascii="Times New Roman" w:eastAsia="DengXian" w:hAnsi="Times New Roman" w:cs="Times New Roman"/>
      <w:noProof/>
      <w:sz w:val="20"/>
    </w:rPr>
  </w:style>
  <w:style w:type="table" w:styleId="a7">
    <w:name w:val="Table Grid"/>
    <w:basedOn w:val="a1"/>
    <w:uiPriority w:val="39"/>
    <w:rsid w:val="002671D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rsid w:val="00C85C77"/>
    <w:rPr>
      <w:color w:val="0563C1" w:themeColor="hyperlink"/>
      <w:u w:val="single"/>
    </w:rPr>
  </w:style>
  <w:style w:type="character" w:styleId="a9">
    <w:name w:val="line number"/>
    <w:basedOn w:val="a0"/>
    <w:uiPriority w:val="99"/>
    <w:semiHidden/>
    <w:unhideWhenUsed/>
    <w:rsid w:val="00C85C77"/>
  </w:style>
  <w:style w:type="paragraph" w:styleId="aa">
    <w:name w:val="Balloon Text"/>
    <w:basedOn w:val="a"/>
    <w:link w:val="ab"/>
    <w:uiPriority w:val="99"/>
    <w:semiHidden/>
    <w:unhideWhenUsed/>
    <w:rsid w:val="008714FE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8714FE"/>
    <w:rPr>
      <w:sz w:val="18"/>
      <w:szCs w:val="18"/>
    </w:rPr>
  </w:style>
  <w:style w:type="character" w:customStyle="1" w:styleId="1">
    <w:name w:val="未处理的提及1"/>
    <w:basedOn w:val="a0"/>
    <w:uiPriority w:val="99"/>
    <w:semiHidden/>
    <w:unhideWhenUsed/>
    <w:rsid w:val="006060DD"/>
    <w:rPr>
      <w:color w:val="605E5C"/>
      <w:shd w:val="clear" w:color="auto" w:fill="E1DFDD"/>
    </w:rPr>
  </w:style>
  <w:style w:type="character" w:styleId="ac">
    <w:name w:val="FollowedHyperlink"/>
    <w:basedOn w:val="a0"/>
    <w:uiPriority w:val="99"/>
    <w:semiHidden/>
    <w:unhideWhenUsed/>
    <w:rsid w:val="00C21153"/>
    <w:rPr>
      <w:color w:val="0563C1" w:themeColor="followedHyperlink"/>
      <w:u w:val="single"/>
    </w:rPr>
  </w:style>
  <w:style w:type="paragraph" w:styleId="ad">
    <w:name w:val="List Paragraph"/>
    <w:basedOn w:val="a"/>
    <w:uiPriority w:val="34"/>
    <w:qFormat/>
    <w:rsid w:val="001015FA"/>
    <w:pPr>
      <w:ind w:left="720"/>
      <w:contextualSpacing/>
    </w:pPr>
  </w:style>
  <w:style w:type="character" w:styleId="ae">
    <w:name w:val="page number"/>
    <w:basedOn w:val="a0"/>
    <w:uiPriority w:val="99"/>
    <w:semiHidden/>
    <w:unhideWhenUsed/>
    <w:rsid w:val="00C67A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769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3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65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8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43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eg"/><Relationship Id="rId19" Type="http://schemas.openxmlformats.org/officeDocument/2006/relationships/image" Target="media/image10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主题​​">
  <a:themeElements>
    <a:clrScheme name="自定义 5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0563C1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2F3E17-902D-4D37-8B6B-F868C8B5C8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9</Pages>
  <Words>21261</Words>
  <Characters>121191</Characters>
  <Application>Microsoft Office Word</Application>
  <DocSecurity>0</DocSecurity>
  <Lines>1009</Lines>
  <Paragraphs>284</Paragraphs>
  <ScaleCrop>false</ScaleCrop>
  <Company/>
  <LinksUpToDate>false</LinksUpToDate>
  <CharactersWithSpaces>142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 liu</dc:creator>
  <cp:keywords/>
  <dc:description/>
  <cp:lastModifiedBy>Microsoft Office User</cp:lastModifiedBy>
  <cp:revision>2</cp:revision>
  <dcterms:created xsi:type="dcterms:W3CDTF">2020-06-03T05:22:00Z</dcterms:created>
  <dcterms:modified xsi:type="dcterms:W3CDTF">2020-06-03T05:22:00Z</dcterms:modified>
</cp:coreProperties>
</file>